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0AA7" w:rsidRPr="00014B34" w:rsidRDefault="00160AA7"/>
    <w:p w:rsidR="00014B34" w:rsidRPr="00014B34" w:rsidRDefault="00014B34" w:rsidP="00014B34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014B34">
        <w:rPr>
          <w:rFonts w:ascii="Times New Roman" w:hAnsi="Times New Roman"/>
          <w:b/>
          <w:sz w:val="24"/>
          <w:szCs w:val="24"/>
        </w:rPr>
        <w:t>Quantitative prediction of transporter- and enzyme-mediated clinical drug-drug interactions of OATP1B1 substrates using a mechanistic net-effect model</w:t>
      </w:r>
    </w:p>
    <w:p w:rsidR="00014B34" w:rsidRPr="00014B34" w:rsidRDefault="00014B34" w:rsidP="00014B34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014B34" w:rsidRPr="00014B34" w:rsidRDefault="00014B34" w:rsidP="00014B34">
      <w:pPr>
        <w:tabs>
          <w:tab w:val="left" w:pos="3555"/>
        </w:tabs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014B34">
        <w:rPr>
          <w:rFonts w:ascii="Times New Roman" w:hAnsi="Times New Roman"/>
          <w:sz w:val="24"/>
          <w:szCs w:val="24"/>
        </w:rPr>
        <w:t>Manthena V. Varma, Yi-</w:t>
      </w:r>
      <w:proofErr w:type="gramStart"/>
      <w:r w:rsidRPr="00014B34">
        <w:rPr>
          <w:rFonts w:ascii="Times New Roman" w:hAnsi="Times New Roman"/>
          <w:sz w:val="24"/>
          <w:szCs w:val="24"/>
        </w:rPr>
        <w:t>an</w:t>
      </w:r>
      <w:proofErr w:type="gramEnd"/>
      <w:r w:rsidRPr="00014B34">
        <w:rPr>
          <w:rFonts w:ascii="Times New Roman" w:hAnsi="Times New Roman"/>
          <w:sz w:val="24"/>
          <w:szCs w:val="24"/>
        </w:rPr>
        <w:t xml:space="preserve"> Bi, Emi Kimoto and Jian Lin</w:t>
      </w:r>
    </w:p>
    <w:p w:rsidR="00014B34" w:rsidRPr="00BF5768" w:rsidRDefault="00014B34" w:rsidP="00014B34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proofErr w:type="gramStart"/>
      <w:r w:rsidRPr="00014B34">
        <w:rPr>
          <w:rFonts w:ascii="Times New Roman" w:hAnsi="Times New Roman"/>
          <w:sz w:val="24"/>
          <w:szCs w:val="24"/>
        </w:rPr>
        <w:t xml:space="preserve">Pharmacokinetics </w:t>
      </w:r>
      <w:r w:rsidRPr="008058A8">
        <w:rPr>
          <w:rFonts w:ascii="Times New Roman" w:hAnsi="Times New Roman"/>
          <w:sz w:val="24"/>
          <w:szCs w:val="24"/>
        </w:rPr>
        <w:t>Dynamics and Metabolism, Pfizer Global Research and Development, Pfizer Inc., Groton, C</w:t>
      </w:r>
      <w:r>
        <w:rPr>
          <w:rFonts w:ascii="Times New Roman" w:hAnsi="Times New Roman"/>
          <w:sz w:val="24"/>
          <w:szCs w:val="24"/>
        </w:rPr>
        <w:t>T 06340.</w:t>
      </w:r>
      <w:proofErr w:type="gramEnd"/>
    </w:p>
    <w:p w:rsidR="001D584F" w:rsidRDefault="001D584F" w:rsidP="001D584F">
      <w:pPr>
        <w:spacing w:after="0" w:line="480" w:lineRule="auto"/>
        <w:jc w:val="both"/>
        <w:outlineLvl w:val="0"/>
        <w:rPr>
          <w:rFonts w:ascii="Times New Roman" w:hAnsi="Times New Roman"/>
          <w:sz w:val="24"/>
          <w:szCs w:val="24"/>
          <w:lang w:val="nl-NL"/>
        </w:rPr>
      </w:pPr>
    </w:p>
    <w:p w:rsidR="001D584F" w:rsidRDefault="001D584F" w:rsidP="001D584F">
      <w:pPr>
        <w:spacing w:after="0" w:line="480" w:lineRule="auto"/>
        <w:jc w:val="both"/>
        <w:outlineLvl w:val="0"/>
        <w:rPr>
          <w:rFonts w:ascii="Times New Roman" w:eastAsia="Times New Roman" w:hAnsi="Times New Roman"/>
          <w:b/>
          <w:sz w:val="24"/>
          <w:szCs w:val="24"/>
          <w:lang w:val="en-US"/>
        </w:rPr>
      </w:pPr>
    </w:p>
    <w:p w:rsidR="001D584F" w:rsidRDefault="001D584F" w:rsidP="001D584F">
      <w:pPr>
        <w:spacing w:after="0" w:line="480" w:lineRule="auto"/>
        <w:jc w:val="both"/>
        <w:outlineLvl w:val="0"/>
        <w:rPr>
          <w:rFonts w:ascii="Times New Roman" w:eastAsia="Times New Roman" w:hAnsi="Times New Roman"/>
          <w:b/>
          <w:sz w:val="24"/>
          <w:szCs w:val="24"/>
          <w:lang w:val="en-US"/>
        </w:rPr>
      </w:pPr>
    </w:p>
    <w:p w:rsidR="001D584F" w:rsidRPr="00127FB2" w:rsidRDefault="001D584F" w:rsidP="001D584F">
      <w:pPr>
        <w:spacing w:after="0" w:line="480" w:lineRule="auto"/>
        <w:jc w:val="both"/>
        <w:outlineLvl w:val="0"/>
        <w:rPr>
          <w:rFonts w:ascii="Times New Roman" w:eastAsia="Times New Roman" w:hAnsi="Times New Roman"/>
          <w:sz w:val="24"/>
          <w:szCs w:val="24"/>
          <w:lang w:val="en-US"/>
        </w:rPr>
      </w:pPr>
      <w:r w:rsidRPr="00127FB2">
        <w:rPr>
          <w:rFonts w:ascii="Times New Roman" w:eastAsia="Times New Roman" w:hAnsi="Times New Roman"/>
          <w:b/>
          <w:sz w:val="24"/>
          <w:szCs w:val="24"/>
          <w:lang w:val="en-US"/>
        </w:rPr>
        <w:t>Running title:</w:t>
      </w:r>
      <w:r w:rsidRPr="00127FB2">
        <w:rPr>
          <w:rFonts w:ascii="Times New Roman" w:eastAsia="Times New Roman" w:hAnsi="Times New Roman"/>
          <w:sz w:val="24"/>
          <w:szCs w:val="24"/>
          <w:lang w:val="en-US"/>
        </w:rPr>
        <w:t xml:space="preserve"> </w:t>
      </w:r>
      <w:r w:rsidRPr="00127FB2">
        <w:rPr>
          <w:rFonts w:ascii="Times New Roman" w:hAnsi="Times New Roman"/>
          <w:sz w:val="24"/>
          <w:szCs w:val="24"/>
        </w:rPr>
        <w:t>Mechanistic net-effect model for DDI predictions</w:t>
      </w:r>
    </w:p>
    <w:p w:rsidR="001D584F" w:rsidRPr="00127FB2" w:rsidRDefault="001D584F" w:rsidP="001D584F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</w:p>
    <w:p w:rsidR="001D584F" w:rsidRDefault="001D584F" w:rsidP="001D584F">
      <w:pPr>
        <w:spacing w:line="480" w:lineRule="auto"/>
        <w:rPr>
          <w:rFonts w:ascii="Times New Roman" w:hAnsi="Times New Roman"/>
          <w:sz w:val="24"/>
          <w:szCs w:val="24"/>
        </w:rPr>
      </w:pPr>
      <w:r w:rsidRPr="00127FB2">
        <w:rPr>
          <w:rFonts w:ascii="Times New Roman" w:hAnsi="Times New Roman"/>
          <w:b/>
          <w:bCs/>
          <w:sz w:val="24"/>
          <w:szCs w:val="24"/>
        </w:rPr>
        <w:t xml:space="preserve">Corresponding Author: </w:t>
      </w:r>
      <w:r w:rsidRPr="00127FB2">
        <w:rPr>
          <w:rFonts w:ascii="Times New Roman" w:hAnsi="Times New Roman"/>
          <w:sz w:val="24"/>
          <w:szCs w:val="24"/>
        </w:rPr>
        <w:t>Manthena V. Varma</w:t>
      </w:r>
      <w:r w:rsidRPr="00127FB2">
        <w:rPr>
          <w:rFonts w:ascii="Times New Roman" w:hAnsi="Times New Roman"/>
          <w:bCs/>
          <w:sz w:val="24"/>
          <w:szCs w:val="24"/>
        </w:rPr>
        <w:t xml:space="preserve">, </w:t>
      </w:r>
      <w:r w:rsidRPr="00127FB2">
        <w:rPr>
          <w:rFonts w:ascii="Times New Roman" w:hAnsi="Times New Roman"/>
          <w:sz w:val="24"/>
          <w:szCs w:val="24"/>
        </w:rPr>
        <w:t>Pharmacokinetics, Dynamics, and Metabolism, MS 8220-2451, Pfizer Global</w:t>
      </w:r>
      <w:r w:rsidRPr="00BF5768">
        <w:rPr>
          <w:rFonts w:ascii="Times New Roman" w:hAnsi="Times New Roman"/>
          <w:sz w:val="24"/>
          <w:szCs w:val="24"/>
        </w:rPr>
        <w:t xml:space="preserve"> Research and Development, Pfizer Inc., Groton, CT 06340; Phone:+1-860-715-0257. Fax: +1-860-441-6402. E-ma</w:t>
      </w:r>
      <w:r>
        <w:rPr>
          <w:rFonts w:ascii="Times New Roman" w:hAnsi="Times New Roman"/>
          <w:sz w:val="24"/>
          <w:szCs w:val="24"/>
        </w:rPr>
        <w:t xml:space="preserve">il: </w:t>
      </w:r>
      <w:hyperlink r:id="rId6" w:history="1">
        <w:r w:rsidRPr="00CB5E17">
          <w:rPr>
            <w:rStyle w:val="Hyperlink"/>
            <w:rFonts w:ascii="Times New Roman" w:hAnsi="Times New Roman"/>
            <w:sz w:val="24"/>
            <w:szCs w:val="24"/>
          </w:rPr>
          <w:t>manthena.v.varma@pfizer.com</w:t>
        </w:r>
      </w:hyperlink>
    </w:p>
    <w:p w:rsidR="001D584F" w:rsidRPr="00BF5768" w:rsidRDefault="001D584F" w:rsidP="001D584F">
      <w:pPr>
        <w:spacing w:after="0" w:line="480" w:lineRule="auto"/>
        <w:jc w:val="both"/>
        <w:outlineLvl w:val="0"/>
        <w:rPr>
          <w:rFonts w:ascii="Times New Roman" w:hAnsi="Times New Roman"/>
          <w:sz w:val="24"/>
          <w:szCs w:val="24"/>
          <w:lang w:val="nl-NL"/>
        </w:rPr>
      </w:pPr>
    </w:p>
    <w:p w:rsidR="00717980" w:rsidRDefault="00717980"/>
    <w:p w:rsidR="0087050B" w:rsidRDefault="0087050B"/>
    <w:p w:rsidR="0087050B" w:rsidRDefault="0087050B" w:rsidP="0087050B">
      <w:pPr>
        <w:jc w:val="center"/>
      </w:pPr>
      <w:r>
        <w:rPr>
          <w:rFonts w:ascii="Times New Roman" w:hAnsi="Times New Roman"/>
          <w:noProof/>
          <w:sz w:val="24"/>
          <w:szCs w:val="24"/>
          <w:lang w:val="en-US"/>
        </w:rPr>
        <w:drawing>
          <wp:inline distT="0" distB="0" distL="0" distR="0" wp14:anchorId="05D9B390" wp14:editId="0BCA49EC">
            <wp:extent cx="3632200" cy="298760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9587" cy="29854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7050B" w:rsidRDefault="0087050B">
      <w:pPr>
        <w:rPr>
          <w:rFonts w:ascii="Times New Roman" w:eastAsia="Times-Roman" w:hAnsi="Times New Roman"/>
          <w:sz w:val="24"/>
          <w:szCs w:val="24"/>
          <w:lang w:val="en-US"/>
        </w:rPr>
      </w:pPr>
      <w:proofErr w:type="gramStart"/>
      <w:r w:rsidRPr="0087050B">
        <w:rPr>
          <w:rFonts w:ascii="Times New Roman" w:hAnsi="Times New Roman"/>
          <w:sz w:val="24"/>
          <w:szCs w:val="24"/>
          <w:lang w:val="en-US" w:eastAsia="ja-JP"/>
        </w:rPr>
        <w:t>Supplementary Figure S1.</w:t>
      </w:r>
      <w:proofErr w:type="gramEnd"/>
      <w:r w:rsidRPr="0087050B">
        <w:rPr>
          <w:rFonts w:ascii="Times New Roman" w:hAnsi="Times New Roman"/>
          <w:sz w:val="24"/>
          <w:szCs w:val="24"/>
          <w:lang w:val="en-US" w:eastAsia="ja-JP"/>
        </w:rPr>
        <w:t xml:space="preserve"> </w:t>
      </w:r>
      <w:r>
        <w:rPr>
          <w:rFonts w:ascii="Times New Roman" w:hAnsi="Times New Roman"/>
          <w:sz w:val="24"/>
          <w:szCs w:val="24"/>
          <w:lang w:val="en-US" w:eastAsia="ja-JP"/>
        </w:rPr>
        <w:t xml:space="preserve">Sensitivity analysis of the effect of </w:t>
      </w:r>
      <w:r w:rsidRPr="0087050B">
        <w:rPr>
          <w:rFonts w:ascii="Times New Roman" w:eastAsia="Times-Roman" w:hAnsi="Times New Roman"/>
          <w:sz w:val="24"/>
          <w:szCs w:val="24"/>
          <w:lang w:val="en-US"/>
        </w:rPr>
        <w:t>empirical calibration factor</w:t>
      </w:r>
      <w:r>
        <w:rPr>
          <w:rFonts w:ascii="Times New Roman" w:eastAsia="Times-Roman" w:hAnsi="Times New Roman"/>
          <w:sz w:val="24"/>
          <w:szCs w:val="24"/>
          <w:lang w:val="en-US"/>
        </w:rPr>
        <w:t xml:space="preserve"> </w:t>
      </w:r>
      <w:r w:rsidRPr="0087050B">
        <w:rPr>
          <w:rFonts w:ascii="Times New Roman" w:eastAsia="Times-Roman" w:hAnsi="Times New Roman"/>
          <w:sz w:val="24"/>
          <w:szCs w:val="24"/>
          <w:lang w:val="en-US"/>
        </w:rPr>
        <w:t xml:space="preserve">for the </w:t>
      </w:r>
      <w:r w:rsidRPr="0087050B">
        <w:rPr>
          <w:rFonts w:ascii="Times New Roman" w:eastAsia="Times-Roman" w:hAnsi="Times New Roman"/>
          <w:i/>
          <w:sz w:val="24"/>
          <w:szCs w:val="24"/>
          <w:lang w:val="en-US"/>
        </w:rPr>
        <w:t>in vitro-in vivo</w:t>
      </w:r>
      <w:r w:rsidRPr="0087050B">
        <w:rPr>
          <w:rFonts w:ascii="Times New Roman" w:eastAsia="Times-Roman" w:hAnsi="Times New Roman"/>
          <w:sz w:val="24"/>
          <w:szCs w:val="24"/>
          <w:lang w:val="en-US"/>
        </w:rPr>
        <w:t xml:space="preserve"> induction scaling</w:t>
      </w:r>
      <w:r>
        <w:rPr>
          <w:rFonts w:ascii="Times New Roman" w:eastAsia="Times-Roman" w:hAnsi="Times New Roman"/>
          <w:sz w:val="24"/>
          <w:szCs w:val="24"/>
          <w:lang w:val="en-US"/>
        </w:rPr>
        <w:t xml:space="preserve"> (d-value, Eq. 9)</w:t>
      </w:r>
      <w:r w:rsidRPr="0087050B">
        <w:rPr>
          <w:rFonts w:ascii="Times New Roman" w:eastAsia="Times-Roman" w:hAnsi="Times New Roman"/>
          <w:sz w:val="24"/>
          <w:szCs w:val="24"/>
          <w:lang w:val="en-US"/>
        </w:rPr>
        <w:t xml:space="preserve"> </w:t>
      </w:r>
      <w:r>
        <w:rPr>
          <w:rFonts w:ascii="Times New Roman" w:eastAsia="Times-Roman" w:hAnsi="Times New Roman"/>
          <w:sz w:val="24"/>
          <w:szCs w:val="24"/>
          <w:lang w:val="en-US"/>
        </w:rPr>
        <w:t>on the model predictions of rifampicin based interactions. Closed squares and open circles represent predictions with d-value of 0.5 and 1, respectively.</w:t>
      </w:r>
    </w:p>
    <w:p w:rsidR="0087050B" w:rsidRPr="0087050B" w:rsidRDefault="0087050B">
      <w:r w:rsidRPr="0087050B">
        <w:br w:type="page"/>
      </w:r>
    </w:p>
    <w:p w:rsidR="00D12073" w:rsidRDefault="00A11075" w:rsidP="00A11075">
      <w:pPr>
        <w:jc w:val="center"/>
      </w:pPr>
      <w:r w:rsidRPr="00A11075">
        <w:rPr>
          <w:noProof/>
          <w:lang w:val="en-US"/>
        </w:rPr>
        <w:lastRenderedPageBreak/>
        <w:drawing>
          <wp:inline distT="0" distB="0" distL="0" distR="0" wp14:anchorId="02FF385D" wp14:editId="1421EC34">
            <wp:extent cx="5943600" cy="4633595"/>
            <wp:effectExtent l="0" t="0" r="0" b="0"/>
            <wp:docPr id="614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47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3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:rsidR="00226699" w:rsidRDefault="00226699" w:rsidP="00226699">
      <w:pPr>
        <w:spacing w:line="240" w:lineRule="auto"/>
        <w:jc w:val="both"/>
      </w:pPr>
      <w:proofErr w:type="gramStart"/>
      <w:r>
        <w:rPr>
          <w:rFonts w:ascii="Times New Roman" w:hAnsi="Times New Roman"/>
          <w:sz w:val="24"/>
          <w:szCs w:val="24"/>
          <w:lang w:val="en-US" w:eastAsia="ja-JP"/>
        </w:rPr>
        <w:t xml:space="preserve">Supplementary 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t xml:space="preserve">Figure </w:t>
      </w:r>
      <w:r w:rsidR="002F30D5">
        <w:rPr>
          <w:rFonts w:ascii="Times New Roman" w:hAnsi="Times New Roman"/>
          <w:sz w:val="24"/>
          <w:szCs w:val="24"/>
          <w:lang w:val="en-US" w:eastAsia="ja-JP"/>
        </w:rPr>
        <w:t>S</w:t>
      </w:r>
      <w:r w:rsidR="0087050B">
        <w:rPr>
          <w:rFonts w:ascii="Times New Roman" w:hAnsi="Times New Roman"/>
          <w:sz w:val="24"/>
          <w:szCs w:val="24"/>
          <w:lang w:val="en-US" w:eastAsia="ja-JP"/>
        </w:rPr>
        <w:t>2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t>.</w:t>
      </w:r>
      <w:proofErr w:type="gramEnd"/>
      <w:r w:rsidRPr="000A7E7F">
        <w:rPr>
          <w:rFonts w:ascii="Times New Roman" w:hAnsi="Times New Roman"/>
          <w:sz w:val="24"/>
          <w:szCs w:val="24"/>
          <w:lang w:val="en-US" w:eastAsia="ja-JP"/>
        </w:rPr>
        <w:t xml:space="preserve"> A proposed strategy for model-based predictions of transporter- and complex-DDIs associated with transporter-enzyme interplay.  </w:t>
      </w:r>
      <w:proofErr w:type="spellStart"/>
      <w:proofErr w:type="gramStart"/>
      <w:r w:rsidRPr="000A7E7F">
        <w:rPr>
          <w:rFonts w:ascii="Times New Roman" w:hAnsi="Times New Roman"/>
          <w:sz w:val="24"/>
          <w:szCs w:val="24"/>
          <w:vertAlign w:val="superscript"/>
          <w:lang w:val="en-US" w:eastAsia="ja-JP"/>
        </w:rPr>
        <w:t>a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t>Different</w:t>
      </w:r>
      <w:proofErr w:type="spellEnd"/>
      <w:proofErr w:type="gramEnd"/>
      <w:r w:rsidRPr="000A7E7F">
        <w:rPr>
          <w:rFonts w:ascii="Times New Roman" w:hAnsi="Times New Roman"/>
          <w:sz w:val="24"/>
          <w:szCs w:val="24"/>
          <w:lang w:val="en-US" w:eastAsia="ja-JP"/>
        </w:rPr>
        <w:t xml:space="preserve"> cut-off may be considered for the significan</w:t>
      </w:r>
      <w:r w:rsidR="00D12073">
        <w:rPr>
          <w:rFonts w:ascii="Times New Roman" w:hAnsi="Times New Roman"/>
          <w:sz w:val="24"/>
          <w:szCs w:val="24"/>
          <w:lang w:val="en-US" w:eastAsia="ja-JP"/>
        </w:rPr>
        <w:t>ce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t xml:space="preserve"> of R-value based on the therapeutic index of the victim drug.  </w:t>
      </w:r>
      <w:proofErr w:type="spellStart"/>
      <w:r w:rsidRPr="000A7E7F">
        <w:rPr>
          <w:rFonts w:ascii="Times New Roman" w:hAnsi="Times New Roman"/>
          <w:sz w:val="24"/>
          <w:szCs w:val="24"/>
          <w:vertAlign w:val="superscript"/>
          <w:lang w:val="en-US" w:eastAsia="ja-JP"/>
        </w:rPr>
        <w:t>b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t>Cut</w:t>
      </w:r>
      <w:proofErr w:type="spellEnd"/>
      <w:r w:rsidRPr="000A7E7F">
        <w:rPr>
          <w:rFonts w:ascii="Times New Roman" w:hAnsi="Times New Roman"/>
          <w:sz w:val="24"/>
          <w:szCs w:val="24"/>
          <w:lang w:val="en-US" w:eastAsia="ja-JP"/>
        </w:rPr>
        <w:t>-off values for CYP interactions are given as suggested in the US FDA draft guidelines.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fldChar w:fldCharType="begin"/>
      </w:r>
      <w:r w:rsidR="001D584F">
        <w:rPr>
          <w:rFonts w:ascii="Times New Roman" w:hAnsi="Times New Roman"/>
          <w:sz w:val="24"/>
          <w:szCs w:val="24"/>
          <w:lang w:val="en-US" w:eastAsia="ja-JP"/>
        </w:rPr>
        <w:instrText xml:space="preserve"> ADDIN EN.CITE &lt;EndNote&gt;&lt;Cite&gt;&lt;Author&gt;USFDA&lt;/Author&gt;&lt;Year&gt;2012&lt;/Year&gt;&lt;RecNum&gt;137&lt;/RecNum&gt;&lt;DisplayText&gt;(USFDA, 2012)&lt;/DisplayText&gt;&lt;record&gt;&lt;rec-number&gt;137&lt;/rec-number&gt;&lt;foreign-keys&gt;&lt;key app="EN" db-id="525wp2s0uwdv2mer0r5xzeppwvaf5ewtatzt"&gt;137&lt;/key&gt;&lt;/foreign-keys&gt;&lt;ref-type name="Journal Article"&gt;17&lt;/ref-type&gt;&lt;contributors&gt;&lt;authors&gt;&lt;author&gt;USFDA&lt;/author&gt;&lt;/authors&gt;&lt;/contributors&gt;&lt;titles&gt;&lt;title&gt;Drug interaction studies - study design, data analysis, implications for dosing, and labeling recommendations.&lt;/title&gt;&lt;secondary-title&gt;Center for Drug Evaluation and Research (CDER)&lt;/secondary-title&gt;&lt;/titles&gt;&lt;periodical&gt;&lt;full-title&gt;Center for Drug Evaluation and Research (CDER)&lt;/full-title&gt;&lt;/periodical&gt;&lt;dates&gt;&lt;year&gt;2012&lt;/year&gt;&lt;/dates&gt;&lt;urls&gt;&lt;/urls&gt;&lt;/record&gt;&lt;/Cite&gt;&lt;/EndNote&gt;</w:instrTex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fldChar w:fldCharType="separate"/>
      </w:r>
      <w:r w:rsidR="001D584F">
        <w:rPr>
          <w:rFonts w:ascii="Times New Roman" w:hAnsi="Times New Roman"/>
          <w:noProof/>
          <w:sz w:val="24"/>
          <w:szCs w:val="24"/>
          <w:lang w:val="en-US" w:eastAsia="ja-JP"/>
        </w:rPr>
        <w:t>(</w:t>
      </w:r>
      <w:r w:rsidR="001900FA">
        <w:rPr>
          <w:rFonts w:ascii="Times New Roman" w:hAnsi="Times New Roman"/>
          <w:noProof/>
          <w:sz w:val="24"/>
          <w:szCs w:val="24"/>
          <w:lang w:val="en-US" w:eastAsia="ja-JP"/>
        </w:rPr>
        <w:t>USFDA, 2012</w:t>
      </w:r>
      <w:r w:rsidR="001D584F">
        <w:rPr>
          <w:rFonts w:ascii="Times New Roman" w:hAnsi="Times New Roman"/>
          <w:noProof/>
          <w:sz w:val="24"/>
          <w:szCs w:val="24"/>
          <w:lang w:val="en-US" w:eastAsia="ja-JP"/>
        </w:rPr>
        <w:t>)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fldChar w:fldCharType="end"/>
      </w:r>
      <w:r w:rsidRPr="000A7E7F">
        <w:rPr>
          <w:rFonts w:ascii="Times New Roman" w:hAnsi="Times New Roman"/>
          <w:sz w:val="24"/>
          <w:szCs w:val="24"/>
          <w:lang w:val="en-US" w:eastAsia="ja-JP"/>
        </w:rPr>
        <w:t xml:space="preserve">   </w:t>
      </w:r>
      <w:proofErr w:type="spellStart"/>
      <w:proofErr w:type="gramStart"/>
      <w:r w:rsidRPr="000A7E7F">
        <w:rPr>
          <w:rFonts w:ascii="Times New Roman" w:hAnsi="Times New Roman"/>
          <w:sz w:val="24"/>
          <w:szCs w:val="24"/>
          <w:vertAlign w:val="superscript"/>
          <w:lang w:val="en-US" w:eastAsia="ja-JP"/>
        </w:rPr>
        <w:t>c</w:t>
      </w:r>
      <w:r w:rsidRPr="000A7E7F">
        <w:rPr>
          <w:rFonts w:ascii="Times New Roman" w:hAnsi="Times New Roman"/>
          <w:sz w:val="24"/>
          <w:szCs w:val="24"/>
          <w:lang w:val="en-US" w:eastAsia="ja-JP"/>
        </w:rPr>
        <w:t>Complete</w:t>
      </w:r>
      <w:proofErr w:type="spellEnd"/>
      <w:r w:rsidRPr="000A7E7F">
        <w:rPr>
          <w:rFonts w:ascii="Times New Roman" w:hAnsi="Times New Roman"/>
          <w:sz w:val="24"/>
          <w:szCs w:val="24"/>
          <w:lang w:val="en-US" w:eastAsia="ja-JP"/>
        </w:rPr>
        <w:t xml:space="preserve"> mathematical expressions of the extended net-effect model is</w:t>
      </w:r>
      <w:proofErr w:type="gramEnd"/>
      <w:r w:rsidRPr="000A7E7F">
        <w:rPr>
          <w:rFonts w:ascii="Times New Roman" w:hAnsi="Times New Roman"/>
          <w:sz w:val="24"/>
          <w:szCs w:val="24"/>
          <w:lang w:val="en-US" w:eastAsia="ja-JP"/>
        </w:rPr>
        <w:t xml:space="preserve"> given in the Methods section.</w:t>
      </w:r>
      <w:r>
        <w:br w:type="page"/>
      </w:r>
    </w:p>
    <w:p w:rsidR="00717980" w:rsidRDefault="001F15B8">
      <w:r>
        <w:lastRenderedPageBreak/>
        <w:t>Table S1. Summary of victim-cyclosporine DDI predictions using extended net-effect model.</w:t>
      </w:r>
    </w:p>
    <w:tbl>
      <w:tblPr>
        <w:tblStyle w:val="TableGrid"/>
        <w:tblW w:w="134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63"/>
        <w:gridCol w:w="1363"/>
        <w:gridCol w:w="1162"/>
        <w:gridCol w:w="990"/>
        <w:gridCol w:w="1096"/>
        <w:gridCol w:w="1606"/>
        <w:gridCol w:w="814"/>
        <w:gridCol w:w="752"/>
        <w:gridCol w:w="1132"/>
        <w:gridCol w:w="1080"/>
        <w:gridCol w:w="2070"/>
      </w:tblGrid>
      <w:tr w:rsidR="008502F0" w:rsidRPr="003C6D37" w:rsidTr="00A71208">
        <w:trPr>
          <w:trHeight w:val="300"/>
        </w:trPr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8502F0" w:rsidP="00F53570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Victim drug</w:t>
            </w: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Cyclosporine dose (mg)</w:t>
            </w:r>
          </w:p>
        </w:tc>
        <w:tc>
          <w:tcPr>
            <w:tcW w:w="116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3C6D37">
              <w:rPr>
                <w:rFonts w:asciiTheme="minorHAnsi" w:hAnsiTheme="minorHAnsi"/>
              </w:rPr>
              <w:t>I</w:t>
            </w:r>
            <w:r w:rsidRPr="003C6D37">
              <w:rPr>
                <w:rFonts w:asciiTheme="minorHAnsi" w:hAnsiTheme="minorHAnsi"/>
                <w:vertAlign w:val="subscript"/>
              </w:rPr>
              <w:t>u,max,in</w:t>
            </w:r>
            <w:proofErr w:type="spellEnd"/>
            <w:r w:rsidRPr="003C6D37">
              <w:rPr>
                <w:rFonts w:asciiTheme="minorHAnsi" w:hAnsiTheme="minorHAnsi"/>
              </w:rPr>
              <w:t xml:space="preserve"> (</w:t>
            </w:r>
            <w:proofErr w:type="spellStart"/>
            <w:r w:rsidRPr="003C6D37">
              <w:rPr>
                <w:rFonts w:asciiTheme="minorHAnsi" w:hAnsiTheme="minorHAnsi"/>
              </w:rPr>
              <w:t>μM</w:t>
            </w:r>
            <w:proofErr w:type="spellEnd"/>
            <w:r w:rsidRPr="003C6D37">
              <w:rPr>
                <w:rFonts w:asciiTheme="minorHAnsi" w:hAnsiTheme="minorHAnsi"/>
              </w:rPr>
              <w:t>)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3C6D37">
              <w:rPr>
                <w:rFonts w:asciiTheme="minorHAnsi" w:hAnsiTheme="minorHAnsi"/>
              </w:rPr>
              <w:t>I</w:t>
            </w:r>
            <w:r w:rsidRPr="003C6D37">
              <w:rPr>
                <w:rFonts w:asciiTheme="minorHAnsi" w:hAnsiTheme="minorHAnsi"/>
                <w:vertAlign w:val="subscript"/>
              </w:rPr>
              <w:t>u,gut</w:t>
            </w:r>
            <w:proofErr w:type="spellEnd"/>
            <w:r w:rsidRPr="003C6D37">
              <w:rPr>
                <w:rFonts w:asciiTheme="minorHAnsi" w:hAnsiTheme="minorHAnsi"/>
              </w:rPr>
              <w:t xml:space="preserve"> (</w:t>
            </w:r>
            <w:proofErr w:type="spellStart"/>
            <w:r w:rsidRPr="003C6D37">
              <w:rPr>
                <w:rFonts w:asciiTheme="minorHAnsi" w:hAnsiTheme="minorHAnsi"/>
              </w:rPr>
              <w:t>μM</w:t>
            </w:r>
            <w:proofErr w:type="spellEnd"/>
            <w:r w:rsidRPr="003C6D37">
              <w:rPr>
                <w:rFonts w:asciiTheme="minorHAnsi" w:hAnsiTheme="minorHAnsi"/>
              </w:rPr>
              <w:t>)</w:t>
            </w:r>
          </w:p>
        </w:tc>
        <w:tc>
          <w:tcPr>
            <w:tcW w:w="109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R-value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` .(</w:t>
            </w: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CLh-CLr</w:t>
            </w:r>
            <w:proofErr w:type="spellEnd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 xml:space="preserve">)/ </w:t>
            </w: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 xml:space="preserve"> .(</w:t>
            </w: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CLh</w:t>
            </w:r>
            <w:proofErr w:type="spellEnd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`-</w:t>
            </w: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CLr</w:t>
            </w:r>
            <w:proofErr w:type="spellEnd"/>
            <w:r w:rsidR="00DF07C4">
              <w:rPr>
                <w:rFonts w:asciiTheme="minorHAnsi" w:eastAsia="Times New Roman" w:hAnsiTheme="minorHAnsi"/>
                <w:color w:val="000000"/>
                <w:lang w:val="en-US"/>
              </w:rPr>
              <w:t>`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)</w:t>
            </w:r>
          </w:p>
        </w:tc>
        <w:tc>
          <w:tcPr>
            <w:tcW w:w="81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Fg</w:t>
            </w:r>
            <w:proofErr w:type="spellEnd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`/</w:t>
            </w: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Fg</w:t>
            </w:r>
            <w:proofErr w:type="spellEnd"/>
          </w:p>
        </w:tc>
        <w:tc>
          <w:tcPr>
            <w:tcW w:w="7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Kp</w:t>
            </w:r>
            <w:r w:rsidRPr="003C6D37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r w:rsidR="003C6D37" w:rsidRPr="003C6D37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proofErr w:type="spellEnd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`/</w:t>
            </w:r>
            <w:proofErr w:type="spellStart"/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Kp</w:t>
            </w:r>
            <w:r w:rsidRPr="003C6D37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r w:rsidR="003C6D37" w:rsidRPr="003C6D37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proofErr w:type="spellEnd"/>
          </w:p>
        </w:tc>
        <w:tc>
          <w:tcPr>
            <w:tcW w:w="113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Predicted AUCR</w:t>
            </w:r>
            <w:r w:rsidR="00A30364" w:rsidRPr="00A30364">
              <w:rPr>
                <w:rFonts w:ascii="Cambria Math" w:eastAsia="Times New Roman" w:hAnsi="Cambria Math"/>
                <w:color w:val="000000"/>
                <w:vertAlign w:val="superscript"/>
                <w:lang w:val="en-US"/>
              </w:rPr>
              <w:t>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3C6D37" w:rsidRDefault="008502F0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Observed AUCR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3C6D37" w:rsidRDefault="002D406F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>
              <w:rPr>
                <w:rFonts w:asciiTheme="minorHAnsi" w:eastAsia="Times New Roman" w:hAnsiTheme="minorHAnsi"/>
                <w:color w:val="000000"/>
                <w:lang w:val="en-US"/>
              </w:rPr>
              <w:t xml:space="preserve">Supplementary </w:t>
            </w:r>
            <w:r w:rsidR="008502F0" w:rsidRPr="003C6D37">
              <w:rPr>
                <w:rFonts w:asciiTheme="minorHAnsi" w:eastAsia="Times New Roman" w:hAnsiTheme="minorHAnsi"/>
                <w:color w:val="000000"/>
                <w:lang w:val="en-US"/>
              </w:rPr>
              <w:t>References</w:t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tcBorders>
              <w:top w:val="single" w:sz="4" w:space="0" w:color="auto"/>
            </w:tcBorders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363" w:type="dxa"/>
            <w:tcBorders>
              <w:top w:val="single" w:sz="4" w:space="0" w:color="auto"/>
            </w:tcBorders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65</w:t>
            </w:r>
          </w:p>
        </w:tc>
        <w:tc>
          <w:tcPr>
            <w:tcW w:w="1162" w:type="dxa"/>
            <w:tcBorders>
              <w:top w:val="single" w:sz="4" w:space="0" w:color="auto"/>
            </w:tcBorders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1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6.3</w:t>
            </w:r>
          </w:p>
        </w:tc>
        <w:tc>
          <w:tcPr>
            <w:tcW w:w="109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5.7</w:t>
            </w:r>
          </w:p>
        </w:tc>
        <w:tc>
          <w:tcPr>
            <w:tcW w:w="160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2.6</w:t>
            </w:r>
          </w:p>
        </w:tc>
        <w:tc>
          <w:tcPr>
            <w:tcW w:w="814" w:type="dxa"/>
            <w:tcBorders>
              <w:top w:val="single" w:sz="4" w:space="0" w:color="auto"/>
            </w:tcBorders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752" w:type="dxa"/>
            <w:tcBorders>
              <w:top w:val="single" w:sz="4" w:space="0" w:color="auto"/>
            </w:tcBorders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32" w:type="dxa"/>
            <w:tcBorders>
              <w:top w:val="single" w:sz="4" w:space="0" w:color="auto"/>
            </w:tcBorders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5.6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7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IZXJtYW5uPC9BdXRob3I+PFllYXI+MjAwNDwvWWVhcj48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IZXJtYW5uPC9BdXRob3I+PFllYXI+MjAwNDwvWWVhcj48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Hermann et al., 2004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75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0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2.6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1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3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3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5.3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MZW1haGlldTwvQXV0aG9yPjxZZWFyPjIwMDU8L1llYXI+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MZW1haGlldTwvQXV0aG9yPjxZZWFyPjIwMDU8L1llYXI+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Lemahieu et al., 2005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8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0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3.0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3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4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5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5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Bc2Jlcmc8L0F1dGhvcj48WWVhcj4yMDAxPC9ZZWFyPjxS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Bc2Jlcmc8L0F1dGhvcj48WWVhcj4yMDAxPC9ZZWFyPjxS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Asberg et al., 2001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Bosanta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0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1.6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3.1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0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7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0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CaW5ldDwvQXV0aG9yPjxZZWFyPjIwMDA8L1llYXI+PFJl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CaW5ldDwvQXV0aG9yPjxZZWFyPjIwMDA8L1llYXI+PFJl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Binet et al., 2000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Ceri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0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4.4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1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8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dWNrPC9BdXRob3I+PFllYXI+MTk5OTwvWWVhcj48UmVj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dWNrPC9BdXRob3I+PFllYXI+MTk5OTwvWWVhcj48UmVj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Muck et al., 1999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Ceri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0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4.4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1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8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8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dWNrPC9BdXRob3I+PFllYXI+MTk5OTwvWWVhcj48UmVj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dWNrPC9BdXRob3I+PFllYXI+MTk5OTwvWWVhcj48UmVj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Muck et al., 1999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Flu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6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2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0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2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2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6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QYXJrPC9BdXRob3I+PFllYXI+MjAwMTwvWWVhcj48UmVj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QYXJrPC9BdXRob3I+PFllYXI+MjAwMTwvWWVhcj48UmVj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Park et al., 2001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Pita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31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7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4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6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6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/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&lt;EndNote&gt;&lt;Cite&gt;&lt;Author&gt;Hasunuma&lt;/Author&gt;&lt;Year&gt;2003&lt;/Year&gt;&lt;RecNum&gt;125&lt;/RecNum&gt;&lt;DisplayText&gt;(Hasunuma et al., 2003)&lt;/DisplayText&gt;&lt;record&gt;&lt;rec-number&gt;125&lt;/rec-number&gt;&lt;foreign-keys&gt;&lt;key app="EN" db-id="525wp2s0uwdv2mer0r5xzeppwvaf5ewtatzt"&gt;125&lt;/key&gt;&lt;/foreign-keys&gt;&lt;ref-type name="Journal Article"&gt;17&lt;/ref-type&gt;&lt;contributors&gt;&lt;authors&gt;&lt;author&gt;Hasunuma, T.&lt;/author&gt;&lt;author&gt;Nakamura, M.&lt;/author&gt;&lt;author&gt;Yachi, T.&lt;/author&gt;&lt;/authors&gt;&lt;/contributors&gt;&lt;titles&gt;&lt;title&gt;The Drug-drug Interactions of Pitavastatin (NK-104), a Novel HMG-CoA Reductase Inhibitor and Cyclosporine&lt;/title&gt;&lt;secondary-title&gt;Journal of Clinical Therapeutics &amp;amp; Medicines&lt;/secondary-title&gt;&lt;/titles&gt;&lt;periodical&gt;&lt;full-title&gt;Journal of Clinical Therapeutics &amp;amp; Medicines&lt;/full-title&gt;&lt;/periodical&gt;&lt;pages&gt;381-389&lt;/pages&gt;&lt;volume&gt;19&lt;/volume&gt;&lt;dates&gt;&lt;year&gt;2003&lt;/year&gt;&lt;/dates&gt;&lt;urls&gt;&lt;/urls&gt;&lt;/record&gt;&lt;/Cite&gt;&lt;/EndNote&gt;</w:instrTex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Hasunuma et al., 2003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Pra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5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8.0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1.1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9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0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9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1.8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QYXJrPC9BdXRob3I+PFllYXI+MjAwMjwvWWVhcj48UmVj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QYXJrPC9BdXRob3I+PFllYXI+MjAwMjwvWWVhcj48UmVj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Park et al., 200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Pra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0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4.4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1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6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6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9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IZWRtYW48L0F1dGhvcj48WWVhcj4yMDA0PC9ZZWFyPjxS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Ew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IZWRtYW48L0F1dGhvcj48WWVhcj4yMDA0PC9ZZWFyPjxS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Ew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Hedman et al., 2004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3C6D37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Rosuvastatin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0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4.4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1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1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3C6D37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TaW1vbnNvbjwvQXV0aG9yPjxZZWFyPjIwMDQ8L1llYXI+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TaW1vbnNvbjwvQXV0aG9yPjxZZWFyPjIwMDQ8L1llYXI+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Simonson et al., 2004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D40908" w:rsidRPr="000C7039" w:rsidTr="007D175B">
        <w:trPr>
          <w:trHeight w:val="300"/>
        </w:trPr>
        <w:tc>
          <w:tcPr>
            <w:tcW w:w="1363" w:type="dxa"/>
            <w:noWrap/>
            <w:vAlign w:val="bottom"/>
            <w:hideMark/>
          </w:tcPr>
          <w:p w:rsidR="00D40908" w:rsidRDefault="00D40908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63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0</w:t>
            </w:r>
          </w:p>
        </w:tc>
        <w:tc>
          <w:tcPr>
            <w:tcW w:w="1162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6</w:t>
            </w:r>
          </w:p>
        </w:tc>
        <w:tc>
          <w:tcPr>
            <w:tcW w:w="990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2</w:t>
            </w:r>
          </w:p>
        </w:tc>
        <w:tc>
          <w:tcPr>
            <w:tcW w:w="109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0</w:t>
            </w:r>
          </w:p>
        </w:tc>
        <w:tc>
          <w:tcPr>
            <w:tcW w:w="1606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</w:t>
            </w:r>
          </w:p>
        </w:tc>
        <w:tc>
          <w:tcPr>
            <w:tcW w:w="814" w:type="dxa"/>
            <w:noWrap/>
            <w:vAlign w:val="bottom"/>
            <w:hideMark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75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3</w:t>
            </w:r>
          </w:p>
        </w:tc>
        <w:tc>
          <w:tcPr>
            <w:tcW w:w="1132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</w:t>
            </w:r>
          </w:p>
        </w:tc>
        <w:tc>
          <w:tcPr>
            <w:tcW w:w="1080" w:type="dxa"/>
            <w:vAlign w:val="bottom"/>
          </w:tcPr>
          <w:p w:rsidR="00D40908" w:rsidRDefault="00D40908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4</w:t>
            </w:r>
          </w:p>
        </w:tc>
        <w:tc>
          <w:tcPr>
            <w:tcW w:w="2070" w:type="dxa"/>
            <w:noWrap/>
            <w:vAlign w:val="center"/>
            <w:hideMark/>
          </w:tcPr>
          <w:p w:rsidR="00D40908" w:rsidRPr="000C7039" w:rsidRDefault="00D40908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LYWpvc2Fhcmk8L0F1dGhvcj48WWVhcj4yMDA1PC9ZZWFy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LYWpvc2Fhcmk8L0F1dGhvcj48WWVhcj4yMDA1PC9ZZWFy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Kajosaari et al., 2005b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</w:tbl>
    <w:p w:rsidR="00717980" w:rsidRPr="00A30364" w:rsidRDefault="00A30364">
      <w:r w:rsidRPr="00A30364">
        <w:rPr>
          <w:rFonts w:ascii="Cambria Math" w:eastAsia="Times New Roman" w:hAnsi="Cambria Math"/>
          <w:color w:val="000000"/>
          <w:vertAlign w:val="superscript"/>
          <w:lang w:val="en-US"/>
        </w:rPr>
        <w:t>†</w:t>
      </w:r>
      <w:r w:rsidRPr="00A30364">
        <w:rPr>
          <w:rFonts w:ascii="Cambria Math" w:eastAsia="Times New Roman" w:hAnsi="Cambria Math"/>
          <w:color w:val="000000"/>
          <w:lang w:val="en-US"/>
        </w:rPr>
        <w:t xml:space="preserve">after correcting in vitro </w:t>
      </w:r>
      <w:proofErr w:type="spellStart"/>
      <w:r w:rsidRPr="00A30364">
        <w:rPr>
          <w:rFonts w:ascii="Cambria Math" w:eastAsia="Times New Roman" w:hAnsi="Cambria Math"/>
          <w:color w:val="000000"/>
          <w:lang w:val="en-US"/>
        </w:rPr>
        <w:t>CL</w:t>
      </w:r>
      <w:r w:rsidRPr="00A30364">
        <w:rPr>
          <w:rFonts w:ascii="Cambria Math" w:eastAsia="Times New Roman" w:hAnsi="Cambria Math"/>
          <w:color w:val="000000"/>
          <w:vertAlign w:val="subscript"/>
          <w:lang w:val="en-US"/>
        </w:rPr>
        <w:t>int</w:t>
      </w:r>
      <w:proofErr w:type="gramStart"/>
      <w:r w:rsidRPr="00A30364">
        <w:rPr>
          <w:rFonts w:ascii="Cambria Math" w:eastAsia="Times New Roman" w:hAnsi="Cambria Math"/>
          <w:color w:val="000000"/>
          <w:vertAlign w:val="subscript"/>
          <w:lang w:val="en-US"/>
        </w:rPr>
        <w:t>,h</w:t>
      </w:r>
      <w:proofErr w:type="spellEnd"/>
      <w:proofErr w:type="gramEnd"/>
      <w:r w:rsidRPr="00A30364">
        <w:rPr>
          <w:rFonts w:ascii="Cambria Math" w:eastAsia="Times New Roman" w:hAnsi="Cambria Math"/>
          <w:color w:val="000000"/>
          <w:lang w:val="en-US"/>
        </w:rPr>
        <w:t xml:space="preserve"> with </w:t>
      </w:r>
      <w:r w:rsidRPr="00A30364">
        <w:t>drug-specific scaling factor.</w:t>
      </w:r>
    </w:p>
    <w:p w:rsidR="00717980" w:rsidRDefault="00717980"/>
    <w:p w:rsidR="00A30364" w:rsidRDefault="00815A9D">
      <w:r>
        <w:t xml:space="preserve">  </w:t>
      </w:r>
      <w:r w:rsidR="00A30364">
        <w:br w:type="page"/>
      </w:r>
    </w:p>
    <w:p w:rsidR="00A30364" w:rsidRDefault="00A30364" w:rsidP="00A30364">
      <w:r>
        <w:lastRenderedPageBreak/>
        <w:t>Table S2. Summary of victim-gemfibrozil DDI predictions using extended net-effect model.</w:t>
      </w:r>
    </w:p>
    <w:tbl>
      <w:tblPr>
        <w:tblStyle w:val="TableGrid"/>
        <w:tblW w:w="13878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68"/>
        <w:gridCol w:w="1350"/>
        <w:gridCol w:w="1260"/>
        <w:gridCol w:w="1260"/>
        <w:gridCol w:w="810"/>
        <w:gridCol w:w="1530"/>
        <w:gridCol w:w="900"/>
        <w:gridCol w:w="810"/>
        <w:gridCol w:w="1080"/>
        <w:gridCol w:w="1080"/>
        <w:gridCol w:w="2430"/>
      </w:tblGrid>
      <w:tr w:rsidR="008502F0" w:rsidRPr="00717980" w:rsidTr="00A71208">
        <w:trPr>
          <w:trHeight w:val="300"/>
        </w:trPr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F53570">
            <w:pPr>
              <w:rPr>
                <w:rFonts w:eastAsia="Times New Roman"/>
                <w:color w:val="000000"/>
                <w:lang w:val="en-US"/>
              </w:rPr>
            </w:pP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Victim</w: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t xml:space="preserve"> drug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17980">
              <w:rPr>
                <w:rFonts w:eastAsia="Times New Roman"/>
                <w:color w:val="000000"/>
                <w:lang w:val="en-US"/>
              </w:rPr>
              <w:t>Gemfibrozil dose</w:t>
            </w: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 xml:space="preserve"> (mg)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0C7039">
              <w:rPr>
                <w:rFonts w:asciiTheme="minorHAnsi" w:hAnsiTheme="minorHAnsi"/>
              </w:rPr>
              <w:t>I</w:t>
            </w:r>
            <w:r w:rsidRPr="000C7039">
              <w:rPr>
                <w:rFonts w:asciiTheme="minorHAnsi" w:hAnsiTheme="minorHAnsi"/>
                <w:vertAlign w:val="subscript"/>
              </w:rPr>
              <w:t>u,max,in</w:t>
            </w:r>
            <w:proofErr w:type="spellEnd"/>
            <w:r w:rsidRPr="000C7039">
              <w:rPr>
                <w:rFonts w:asciiTheme="minorHAnsi" w:hAnsiTheme="minorHAnsi"/>
              </w:rPr>
              <w:t xml:space="preserve"> (</w:t>
            </w:r>
            <w:proofErr w:type="spellStart"/>
            <w:r w:rsidRPr="000C7039">
              <w:rPr>
                <w:rFonts w:asciiTheme="minorHAnsi" w:hAnsiTheme="minorHAnsi"/>
              </w:rPr>
              <w:t>μM</w:t>
            </w:r>
            <w:proofErr w:type="spellEnd"/>
            <w:r w:rsidRPr="000C7039">
              <w:rPr>
                <w:rFonts w:asciiTheme="minorHAnsi" w:hAnsiTheme="minorHAnsi"/>
              </w:rPr>
              <w:t>)</w:t>
            </w:r>
            <w:r>
              <w:rPr>
                <w:rFonts w:asciiTheme="minorHAnsi" w:hAnsiTheme="minorHAnsi"/>
              </w:rPr>
              <w:t xml:space="preserve"> </w:t>
            </w:r>
            <w:proofErr w:type="spellStart"/>
            <w:r>
              <w:rPr>
                <w:rFonts w:asciiTheme="minorHAnsi" w:hAnsiTheme="minorHAnsi"/>
              </w:rPr>
              <w:t>Gemfibrozil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717980">
              <w:rPr>
                <w:rFonts w:eastAsia="Times New Roman"/>
                <w:color w:val="000000"/>
                <w:lang w:val="en-US"/>
              </w:rPr>
              <w:t>C</w:t>
            </w:r>
            <w:r w:rsidRPr="00B4268F">
              <w:rPr>
                <w:rFonts w:eastAsia="Times New Roman"/>
                <w:color w:val="000000"/>
                <w:vertAlign w:val="subscript"/>
                <w:lang w:val="en-US"/>
              </w:rPr>
              <w:t>u,max</w:t>
            </w:r>
            <w:proofErr w:type="spellEnd"/>
            <w:r w:rsidRPr="00717980">
              <w:rPr>
                <w:rFonts w:eastAsia="Times New Roman"/>
                <w:color w:val="000000"/>
                <w:lang w:val="en-US"/>
              </w:rPr>
              <w:t xml:space="preserve"> </w:t>
            </w:r>
            <w:r w:rsidRPr="000C7039">
              <w:rPr>
                <w:rFonts w:asciiTheme="minorHAnsi" w:hAnsiTheme="minorHAnsi"/>
              </w:rPr>
              <w:t>(</w:t>
            </w:r>
            <w:proofErr w:type="spellStart"/>
            <w:r w:rsidRPr="000C7039">
              <w:rPr>
                <w:rFonts w:asciiTheme="minorHAnsi" w:hAnsiTheme="minorHAnsi"/>
              </w:rPr>
              <w:t>μM</w:t>
            </w:r>
            <w:proofErr w:type="spellEnd"/>
            <w:r w:rsidRPr="000C7039">
              <w:rPr>
                <w:rFonts w:asciiTheme="minorHAnsi" w:hAnsiTheme="minorHAnsi"/>
              </w:rPr>
              <w:t>)</w:t>
            </w:r>
            <w:r>
              <w:rPr>
                <w:rFonts w:asciiTheme="minorHAnsi" w:hAnsiTheme="minorHAnsi"/>
              </w:rPr>
              <w:t xml:space="preserve"> </w:t>
            </w:r>
            <w:r w:rsidRPr="00717980">
              <w:rPr>
                <w:rFonts w:eastAsia="Times New Roman"/>
                <w:color w:val="000000"/>
                <w:lang w:val="en-US"/>
              </w:rPr>
              <w:t>Gem-</w:t>
            </w:r>
            <w:proofErr w:type="spellStart"/>
            <w:r w:rsidRPr="00717980">
              <w:rPr>
                <w:rFonts w:eastAsia="Times New Roman"/>
                <w:color w:val="000000"/>
                <w:lang w:val="en-US"/>
              </w:rPr>
              <w:t>glu</w:t>
            </w:r>
            <w:proofErr w:type="spellEnd"/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0C7039" w:rsidRDefault="008502F0" w:rsidP="006C14C3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R-value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0C7039" w:rsidRDefault="008502F0" w:rsidP="006C14C3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` .(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CLh-CLr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 xml:space="preserve">)/ 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 xml:space="preserve"> .(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CLh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`-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CLr</w:t>
            </w:r>
            <w:proofErr w:type="spellEnd"/>
            <w:r w:rsidR="00DF07C4">
              <w:rPr>
                <w:rFonts w:asciiTheme="minorHAnsi" w:eastAsia="Times New Roman" w:hAnsiTheme="minorHAnsi"/>
                <w:color w:val="000000"/>
                <w:lang w:val="en-US"/>
              </w:rPr>
              <w:t>`</w:t>
            </w: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0C7039" w:rsidRDefault="008502F0" w:rsidP="006C14C3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Fg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`/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Fg</w:t>
            </w:r>
            <w:proofErr w:type="spellEnd"/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9780F" w:rsidRDefault="008502F0" w:rsidP="006C14C3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Kp</w:t>
            </w:r>
            <w:r w:rsidRPr="0079780F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r w:rsidR="0079780F" w:rsidRPr="0079780F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`/</w:t>
            </w:r>
          </w:p>
          <w:p w:rsidR="008502F0" w:rsidRPr="000C7039" w:rsidRDefault="008502F0" w:rsidP="006C14C3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Kp</w:t>
            </w:r>
            <w:r w:rsidR="0079780F" w:rsidRPr="0079780F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r w:rsidRPr="0079780F">
              <w:rPr>
                <w:rFonts w:asciiTheme="minorHAnsi" w:eastAsia="Times New Roman" w:hAnsiTheme="minorHAnsi"/>
                <w:color w:val="000000"/>
                <w:vertAlign w:val="subscript"/>
                <w:lang w:val="en-US"/>
              </w:rPr>
              <w:t>u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0C7039" w:rsidRDefault="008502F0" w:rsidP="006C14C3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Predicted AUCR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Observed AUCR</w:t>
            </w:r>
          </w:p>
        </w:tc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0C7039" w:rsidRDefault="002D406F" w:rsidP="00A71208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>
              <w:rPr>
                <w:rFonts w:asciiTheme="minorHAnsi" w:eastAsia="Times New Roman" w:hAnsiTheme="minorHAnsi"/>
                <w:color w:val="000000"/>
                <w:lang w:val="en-US"/>
              </w:rPr>
              <w:t xml:space="preserve">Supplementary 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References</w:t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0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</w:t>
            </w:r>
          </w:p>
        </w:tc>
        <w:tc>
          <w:tcPr>
            <w:tcW w:w="81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0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66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8</w:t>
            </w:r>
          </w:p>
        </w:tc>
        <w:tc>
          <w:tcPr>
            <w:tcW w:w="243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1a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1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5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1a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2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5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81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5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7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1a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3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0NTwvUmVjTnVtPjxEaXNwbGF5VGV4dD4oSG9ua2FsYW1taSBldCBhbC4sIDIw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0NTwvUmVjTnVtPjxEaXNwbGF5VGV4dD4oSG9ua2FsYW1taSBldCBhbC4sIDIw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1b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5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8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3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0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9.3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3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TwvWWVh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1a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0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66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0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4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jwvWWVh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jwvWWVh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2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1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5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jwvWWVh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jwvWWVh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2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3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jwvWWVh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b25rYWxhbW1pPC9BdXRob3I+PFllYXI+MjAxMjwvWWVh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onkalammi et al., 2012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3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4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YWxsaW9rb3NraTwvQXV0aG9yPjxZZWFyPjIwMDg8L1ll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YWxsaW9rb3NraTwvQXV0aG9yPjxZZWFyPjIwMDg8L1ll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Kalliokoski et al., 2008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3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0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1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M8L1llYXI+PFJl
Y051bT4xODwvUmVjTnVtPjxEaXNwbGF5VGV4dD4oTmllbWkgZXQgYWwuLCAyMDAzKTwvRGlzcGxh
eVRleHQ+PHJlY29yZD48cmVjLW51bWJlcj4xODwvcmVjLW51bWJlcj48Zm9yZWlnbi1rZXlzPjxr
ZXkgYXBwPSJFTiIgZGItaWQ9IjUyNXdwMnMwdXdkdjJtZXIwcjV4emVwcHd2YWY1ZXd0YXR6dCI+
MTg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C9hdXRob3JzPjwvY29udHJp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M8L1llYXI+PFJl
Y051bT4xODwvUmVjTnVtPjxEaXNwbGF5VGV4dD4oTmllbWkgZXQgYWwuLCAyMDAzKTwvRGlzcGxh
eVRleHQ+PHJlY29yZD48cmVjLW51bWJlcj4xODwvcmVjLW51bWJlcj48Zm9yZWlnbi1rZXlzPjxr
ZXkgYXBwPSJFTiIgZGItaWQ9IjUyNXdwMnMwdXdkdjJtZXIwcjV4emVwcHd2YWY1ZXd0YXR6dCI+
MTg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C9hdXRob3JzPjwvY29udHJp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Niemi et al., 200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(+itraconazole 100mg)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6.9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80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6.9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9.3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M8L1llYXI+PFJl
Y051bT4xODwvUmVjTnVtPjxEaXNwbGF5VGV4dD4oTmllbWkgZXQgYWwuLCAyMDAzKTwvRGlzcGxh
eVRleHQ+PHJlY29yZD48cmVjLW51bWJlcj4xODwvcmVjLW51bWJlcj48Zm9yZWlnbi1rZXlzPjxr
ZXkgYXBwPSJFTiIgZGItaWQ9IjUyNXdwMnMwdXdkdjJtZXIwcjV4emVwcHd2YWY1ZXd0YXR6dCI+
MTg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C9hdXRob3JzPjwvY29udHJp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M8L1llYXI+PFJl
Y051bT4xODwvUmVjTnVtPjxEaXNwbGF5VGV4dD4oTmllbWkgZXQgYWwuLCAyMDAzKTwvRGlzcGxh
eVRleHQ+PHJlY29yZD48cmVjLW51bWJlcj4xODwvcmVjLW51bWJlcj48Zm9yZWlnbi1rZXlzPjxr
ZXkgYXBwPSJFTiIgZGItaWQ9IjUyNXdwMnMwdXdkdjJtZXIwcjV4emVwcHd2YWY1ZXd0YXR6dCI+
MTg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C9hdXRob3JzPjwvY29udHJp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Niemi et al., 200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0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0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YWNrbWFuPC9BdXRob3I+PFllYXI+MjAwNTwvWWVhcj48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YWNrbWFuPC9BdXRob3I+PFllYXI+MjAwNTwvWWVhcj48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Backman et al., 2005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Cerivastatin</w:t>
            </w:r>
          </w:p>
        </w:tc>
        <w:tc>
          <w:tcPr>
            <w:tcW w:w="135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8</w:t>
            </w:r>
          </w:p>
        </w:tc>
        <w:tc>
          <w:tcPr>
            <w:tcW w:w="90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9</w:t>
            </w:r>
          </w:p>
        </w:tc>
        <w:tc>
          <w:tcPr>
            <w:tcW w:w="1080" w:type="dxa"/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8</w:t>
            </w:r>
          </w:p>
        </w:tc>
        <w:tc>
          <w:tcPr>
            <w:tcW w:w="1080" w:type="dxa"/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6</w:t>
            </w:r>
          </w:p>
        </w:tc>
        <w:tc>
          <w:tcPr>
            <w:tcW w:w="2430" w:type="dxa"/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YWNrbWFuPC9BdXRob3I+PFllYXI+MjAwMjwvWWVhcj48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YWNrbWFuPC9BdXRob3I+PFllYXI+MjAwMjwvWWVhcj48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Backman et al., 2002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tcBorders>
              <w:bottom w:val="nil"/>
            </w:tcBorders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Pravastatin</w:t>
            </w:r>
          </w:p>
        </w:tc>
        <w:tc>
          <w:tcPr>
            <w:tcW w:w="1350" w:type="dxa"/>
            <w:tcBorders>
              <w:bottom w:val="nil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tcBorders>
              <w:bottom w:val="nil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tcBorders>
              <w:bottom w:val="nil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tcBorders>
              <w:bottom w:val="nil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tcBorders>
              <w:bottom w:val="nil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</w:t>
            </w:r>
          </w:p>
        </w:tc>
        <w:tc>
          <w:tcPr>
            <w:tcW w:w="900" w:type="dxa"/>
            <w:tcBorders>
              <w:bottom w:val="nil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tcBorders>
              <w:bottom w:val="nil"/>
            </w:tcBorders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1080" w:type="dxa"/>
            <w:tcBorders>
              <w:bottom w:val="nil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9</w:t>
            </w:r>
          </w:p>
        </w:tc>
        <w:tc>
          <w:tcPr>
            <w:tcW w:w="1080" w:type="dxa"/>
            <w:tcBorders>
              <w:bottom w:val="nil"/>
            </w:tcBorders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0</w:t>
            </w:r>
          </w:p>
        </w:tc>
        <w:tc>
          <w:tcPr>
            <w:tcW w:w="2430" w:type="dxa"/>
            <w:tcBorders>
              <w:bottom w:val="nil"/>
            </w:tcBorders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eXJrbHVuZDwvQXV0aG9yPjxZZWFyPjIwMDM8L1llYXI+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eXJrbHVuZDwvQXV0aG9yPjxZZWFyPjIwMDM8L1llYXI+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Kyrklund et al., 200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531E39" w:rsidRPr="00717980" w:rsidTr="00BF32F5">
        <w:trPr>
          <w:trHeight w:val="300"/>
        </w:trPr>
        <w:tc>
          <w:tcPr>
            <w:tcW w:w="1368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>
            <w:pPr>
              <w:rPr>
                <w:color w:val="000000"/>
              </w:rPr>
            </w:pPr>
            <w:r>
              <w:rPr>
                <w:color w:val="000000"/>
              </w:rPr>
              <w:t>Rosuvastatin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1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2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0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tcBorders>
              <w:top w:val="nil"/>
              <w:bottom w:val="single" w:sz="4" w:space="0" w:color="auto"/>
            </w:tcBorders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noWrap/>
            <w:vAlign w:val="bottom"/>
            <w:hideMark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1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:rsidR="00531E39" w:rsidRDefault="00531E39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9</w:t>
            </w:r>
          </w:p>
        </w:tc>
        <w:tc>
          <w:tcPr>
            <w:tcW w:w="2430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531E39" w:rsidRPr="00717980" w:rsidRDefault="00531E39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TY2huZWNrPC9BdXRob3I+PFllYXI+MjAwNDwvWWVhcj48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TY2huZWNrPC9BdXRob3I+PFllYXI+MjAwNDwvWWVhcj48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Schneck et al., 200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</w:tbl>
    <w:p w:rsidR="00A30364" w:rsidRPr="00A30364" w:rsidRDefault="00A30364" w:rsidP="00A30364">
      <w:r w:rsidRPr="00A30364">
        <w:rPr>
          <w:rFonts w:ascii="Cambria Math" w:eastAsia="Times New Roman" w:hAnsi="Cambria Math"/>
          <w:color w:val="000000"/>
          <w:vertAlign w:val="superscript"/>
          <w:lang w:val="en-US"/>
        </w:rPr>
        <w:t>†</w:t>
      </w:r>
      <w:r w:rsidRPr="00A30364">
        <w:rPr>
          <w:rFonts w:ascii="Cambria Math" w:eastAsia="Times New Roman" w:hAnsi="Cambria Math"/>
          <w:color w:val="000000"/>
          <w:lang w:val="en-US"/>
        </w:rPr>
        <w:t xml:space="preserve">after correcting in vitro </w:t>
      </w:r>
      <w:proofErr w:type="spellStart"/>
      <w:r w:rsidRPr="00A30364">
        <w:rPr>
          <w:rFonts w:ascii="Cambria Math" w:eastAsia="Times New Roman" w:hAnsi="Cambria Math"/>
          <w:color w:val="000000"/>
          <w:lang w:val="en-US"/>
        </w:rPr>
        <w:t>CL</w:t>
      </w:r>
      <w:r w:rsidRPr="00A30364">
        <w:rPr>
          <w:rFonts w:ascii="Cambria Math" w:eastAsia="Times New Roman" w:hAnsi="Cambria Math"/>
          <w:color w:val="000000"/>
          <w:vertAlign w:val="subscript"/>
          <w:lang w:val="en-US"/>
        </w:rPr>
        <w:t>int</w:t>
      </w:r>
      <w:proofErr w:type="gramStart"/>
      <w:r w:rsidRPr="00A30364">
        <w:rPr>
          <w:rFonts w:ascii="Cambria Math" w:eastAsia="Times New Roman" w:hAnsi="Cambria Math"/>
          <w:color w:val="000000"/>
          <w:vertAlign w:val="subscript"/>
          <w:lang w:val="en-US"/>
        </w:rPr>
        <w:t>,h</w:t>
      </w:r>
      <w:proofErr w:type="spellEnd"/>
      <w:proofErr w:type="gramEnd"/>
      <w:r w:rsidRPr="00A30364">
        <w:rPr>
          <w:rFonts w:ascii="Cambria Math" w:eastAsia="Times New Roman" w:hAnsi="Cambria Math"/>
          <w:color w:val="000000"/>
          <w:lang w:val="en-US"/>
        </w:rPr>
        <w:t xml:space="preserve"> with </w:t>
      </w:r>
      <w:r w:rsidRPr="00A30364">
        <w:t>drug-specific scaling factor.</w:t>
      </w:r>
    </w:p>
    <w:p w:rsidR="00717980" w:rsidRDefault="00717980"/>
    <w:p w:rsidR="00A71208" w:rsidRDefault="00A71208">
      <w:r>
        <w:br w:type="page"/>
      </w:r>
    </w:p>
    <w:p w:rsidR="00A30364" w:rsidRDefault="00A30364" w:rsidP="00A30364">
      <w:r>
        <w:lastRenderedPageBreak/>
        <w:t>Table S3. Summary of victim-rifampicin DDI predictions using extended net-effect model.</w:t>
      </w:r>
    </w:p>
    <w:tbl>
      <w:tblPr>
        <w:tblStyle w:val="TableGrid"/>
        <w:tblW w:w="1396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96"/>
        <w:gridCol w:w="1160"/>
        <w:gridCol w:w="1184"/>
        <w:gridCol w:w="862"/>
        <w:gridCol w:w="810"/>
        <w:gridCol w:w="990"/>
        <w:gridCol w:w="1508"/>
        <w:gridCol w:w="866"/>
        <w:gridCol w:w="872"/>
        <w:gridCol w:w="1080"/>
        <w:gridCol w:w="1080"/>
        <w:gridCol w:w="2160"/>
      </w:tblGrid>
      <w:tr w:rsidR="008502F0" w:rsidRPr="00717980" w:rsidTr="00A71208">
        <w:trPr>
          <w:trHeight w:val="144"/>
        </w:trPr>
        <w:tc>
          <w:tcPr>
            <w:tcW w:w="139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Victim</w: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t xml:space="preserve"> drug</w:t>
            </w:r>
          </w:p>
        </w:tc>
        <w:tc>
          <w:tcPr>
            <w:tcW w:w="11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17980">
              <w:rPr>
                <w:rFonts w:eastAsia="Times New Roman"/>
                <w:color w:val="000000"/>
                <w:lang w:val="en-US"/>
              </w:rPr>
              <w:t>Rifampicin dose</w:t>
            </w:r>
            <w:r>
              <w:rPr>
                <w:rFonts w:eastAsia="Times New Roman"/>
                <w:color w:val="000000"/>
                <w:lang w:val="en-US"/>
              </w:rPr>
              <w:t xml:space="preserve"> (mg)</w:t>
            </w:r>
          </w:p>
        </w:tc>
        <w:tc>
          <w:tcPr>
            <w:tcW w:w="11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Condition</w:t>
            </w:r>
          </w:p>
          <w:p w:rsidR="008502F0" w:rsidRPr="00717980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t>(</w:t>
            </w:r>
            <w:proofErr w:type="spellStart"/>
            <w:r>
              <w:rPr>
                <w:rFonts w:eastAsia="Times New Roman"/>
                <w:color w:val="000000"/>
                <w:lang w:val="en-US"/>
              </w:rPr>
              <w:t>inh</w:t>
            </w:r>
            <w:proofErr w:type="spellEnd"/>
            <w:r>
              <w:rPr>
                <w:rFonts w:eastAsia="Times New Roman"/>
                <w:color w:val="000000"/>
                <w:lang w:val="en-US"/>
              </w:rPr>
              <w:t xml:space="preserve"> /</w:t>
            </w:r>
            <w:proofErr w:type="spellStart"/>
            <w:r>
              <w:rPr>
                <w:rFonts w:eastAsia="Times New Roman"/>
                <w:color w:val="000000"/>
                <w:lang w:val="en-US"/>
              </w:rPr>
              <w:t>ind</w:t>
            </w:r>
            <w:proofErr w:type="spellEnd"/>
            <w:r>
              <w:rPr>
                <w:rFonts w:eastAsia="Times New Roman"/>
                <w:color w:val="000000"/>
                <w:lang w:val="en-US"/>
              </w:rPr>
              <w:t>)*</w:t>
            </w:r>
          </w:p>
        </w:tc>
        <w:tc>
          <w:tcPr>
            <w:tcW w:w="86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0C7039">
              <w:rPr>
                <w:rFonts w:asciiTheme="minorHAnsi" w:hAnsiTheme="minorHAnsi"/>
              </w:rPr>
              <w:t>I</w:t>
            </w:r>
            <w:r w:rsidRPr="000C7039">
              <w:rPr>
                <w:rFonts w:asciiTheme="minorHAnsi" w:hAnsiTheme="minorHAnsi"/>
                <w:vertAlign w:val="subscript"/>
              </w:rPr>
              <w:t>u,max,in</w:t>
            </w:r>
            <w:proofErr w:type="spellEnd"/>
            <w:r w:rsidRPr="000C7039">
              <w:rPr>
                <w:rFonts w:asciiTheme="minorHAnsi" w:hAnsiTheme="minorHAnsi"/>
              </w:rPr>
              <w:t xml:space="preserve"> (</w:t>
            </w:r>
            <w:proofErr w:type="spellStart"/>
            <w:r w:rsidRPr="000C7039">
              <w:rPr>
                <w:rFonts w:asciiTheme="minorHAnsi" w:hAnsiTheme="minorHAnsi"/>
              </w:rPr>
              <w:t>μM</w:t>
            </w:r>
            <w:proofErr w:type="spellEnd"/>
            <w:r w:rsidRPr="000C7039">
              <w:rPr>
                <w:rFonts w:asciiTheme="minorHAnsi" w:hAnsiTheme="minorHAnsi"/>
              </w:rPr>
              <w:t>)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501776" w:rsidRDefault="008502F0" w:rsidP="006C14C3">
            <w:pPr>
              <w:jc w:val="center"/>
              <w:rPr>
                <w:rFonts w:eastAsia="Times New Roman"/>
                <w:color w:val="000000"/>
                <w:highlight w:val="yellow"/>
                <w:lang w:val="en-US"/>
              </w:rPr>
            </w:pPr>
            <w:proofErr w:type="spellStart"/>
            <w:r w:rsidRPr="000C7039">
              <w:rPr>
                <w:rFonts w:asciiTheme="minorHAnsi" w:hAnsiTheme="minorHAnsi"/>
              </w:rPr>
              <w:t>I</w:t>
            </w:r>
            <w:r w:rsidRPr="000C7039">
              <w:rPr>
                <w:rFonts w:asciiTheme="minorHAnsi" w:hAnsiTheme="minorHAnsi"/>
                <w:vertAlign w:val="subscript"/>
              </w:rPr>
              <w:t>u,gut</w:t>
            </w:r>
            <w:proofErr w:type="spellEnd"/>
            <w:r w:rsidRPr="000C7039">
              <w:rPr>
                <w:rFonts w:asciiTheme="minorHAnsi" w:hAnsiTheme="minorHAnsi"/>
              </w:rPr>
              <w:t xml:space="preserve"> (</w:t>
            </w:r>
            <w:proofErr w:type="spellStart"/>
            <w:r w:rsidRPr="000C7039">
              <w:rPr>
                <w:rFonts w:asciiTheme="minorHAnsi" w:hAnsiTheme="minorHAnsi"/>
              </w:rPr>
              <w:t>μM</w:t>
            </w:r>
            <w:proofErr w:type="spellEnd"/>
            <w:r w:rsidRPr="000C7039">
              <w:rPr>
                <w:rFonts w:asciiTheme="minorHAnsi" w:hAnsiTheme="minorHAnsi"/>
              </w:rPr>
              <w:t>)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717980">
              <w:rPr>
                <w:rFonts w:eastAsia="Times New Roman"/>
                <w:color w:val="000000"/>
                <w:lang w:val="en-US"/>
              </w:rPr>
              <w:t>R-value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` .(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CLh-CLr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 xml:space="preserve">)/ 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 xml:space="preserve"> .(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CLh</w:t>
            </w:r>
            <w:proofErr w:type="spellEnd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`-</w:t>
            </w:r>
            <w:proofErr w:type="spellStart"/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CLr</w:t>
            </w:r>
            <w:proofErr w:type="spellEnd"/>
            <w:r w:rsidR="00DF07C4">
              <w:rPr>
                <w:rFonts w:asciiTheme="minorHAnsi" w:eastAsia="Times New Roman" w:hAnsiTheme="minorHAnsi"/>
                <w:color w:val="000000"/>
                <w:lang w:val="en-US"/>
              </w:rPr>
              <w:t>`</w:t>
            </w: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)</w:t>
            </w:r>
          </w:p>
        </w:tc>
        <w:tc>
          <w:tcPr>
            <w:tcW w:w="86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717980">
              <w:rPr>
                <w:rFonts w:eastAsia="Times New Roman"/>
                <w:color w:val="000000"/>
                <w:lang w:val="en-US"/>
              </w:rPr>
              <w:t>Fg</w:t>
            </w:r>
            <w:proofErr w:type="spellEnd"/>
            <w:r w:rsidRPr="00717980">
              <w:rPr>
                <w:rFonts w:eastAsia="Times New Roman"/>
                <w:color w:val="000000"/>
                <w:lang w:val="en-US"/>
              </w:rPr>
              <w:t>`/</w:t>
            </w:r>
            <w:proofErr w:type="spellStart"/>
            <w:r w:rsidRPr="00717980">
              <w:rPr>
                <w:rFonts w:eastAsia="Times New Roman"/>
                <w:color w:val="000000"/>
                <w:lang w:val="en-US"/>
              </w:rPr>
              <w:t>Fg</w:t>
            </w:r>
            <w:proofErr w:type="spellEnd"/>
          </w:p>
        </w:tc>
        <w:tc>
          <w:tcPr>
            <w:tcW w:w="8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717980">
              <w:rPr>
                <w:rFonts w:eastAsia="Times New Roman"/>
                <w:color w:val="000000"/>
                <w:lang w:val="en-US"/>
              </w:rPr>
              <w:t>Kpu</w:t>
            </w:r>
            <w:proofErr w:type="spellEnd"/>
            <w:r w:rsidRPr="00717980">
              <w:rPr>
                <w:rFonts w:eastAsia="Times New Roman"/>
                <w:color w:val="000000"/>
                <w:lang w:val="en-US"/>
              </w:rPr>
              <w:t>`/</w:t>
            </w:r>
            <w:r>
              <w:rPr>
                <w:rFonts w:eastAsia="Times New Roman"/>
                <w:color w:val="000000"/>
                <w:lang w:val="en-US"/>
              </w:rPr>
              <w:t xml:space="preserve"> </w:t>
            </w:r>
            <w:proofErr w:type="spellStart"/>
            <w:r w:rsidRPr="00717980">
              <w:rPr>
                <w:rFonts w:eastAsia="Times New Roman"/>
                <w:color w:val="000000"/>
                <w:lang w:val="en-US"/>
              </w:rPr>
              <w:t>Kpu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Predicted AUCR</w:t>
            </w:r>
            <w:r w:rsidR="00A30364" w:rsidRPr="00A30364">
              <w:rPr>
                <w:rFonts w:ascii="Cambria Math" w:eastAsia="Times New Roman" w:hAnsi="Cambria Math"/>
                <w:color w:val="000000"/>
                <w:vertAlign w:val="superscript"/>
                <w:lang w:val="en-US"/>
              </w:rPr>
              <w:t>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717980" w:rsidRDefault="008502F0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0C7039">
              <w:rPr>
                <w:rFonts w:asciiTheme="minorHAnsi" w:eastAsia="Times New Roman" w:hAnsiTheme="minorHAnsi"/>
                <w:color w:val="000000"/>
                <w:lang w:val="en-US"/>
              </w:rPr>
              <w:t>Observed AUCR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717980" w:rsidRDefault="002D406F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asciiTheme="minorHAnsi" w:eastAsia="Times New Roman" w:hAnsiTheme="minorHAnsi"/>
                <w:color w:val="000000"/>
                <w:lang w:val="en-US"/>
              </w:rPr>
              <w:t xml:space="preserve">Supplementary 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References</w:t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tcBorders>
              <w:top w:val="single" w:sz="4" w:space="0" w:color="auto"/>
            </w:tcBorders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16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MD</w:t>
            </w:r>
          </w:p>
        </w:tc>
        <w:tc>
          <w:tcPr>
            <w:tcW w:w="1184" w:type="dxa"/>
            <w:tcBorders>
              <w:top w:val="single" w:sz="4" w:space="0" w:color="auto"/>
            </w:tcBorders>
            <w:vAlign w:val="center"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inh+ind</w:t>
            </w:r>
            <w:proofErr w:type="spellEnd"/>
          </w:p>
        </w:tc>
        <w:tc>
          <w:tcPr>
            <w:tcW w:w="862" w:type="dxa"/>
            <w:tcBorders>
              <w:top w:val="single" w:sz="4" w:space="0" w:color="auto"/>
            </w:tcBorders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tcBorders>
              <w:top w:val="single" w:sz="4" w:space="0" w:color="auto"/>
            </w:tcBorders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866" w:type="dxa"/>
            <w:tcBorders>
              <w:top w:val="single" w:sz="4" w:space="0" w:color="auto"/>
            </w:tcBorders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0</w:t>
            </w:r>
          </w:p>
        </w:tc>
        <w:tc>
          <w:tcPr>
            <w:tcW w:w="872" w:type="dxa"/>
            <w:tcBorders>
              <w:top w:val="single" w:sz="4" w:space="0" w:color="auto"/>
            </w:tcBorders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2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2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aWRzdHJ1cDwvQXV0aG9yPjxZZWFyPjIwMDQ8L1llYXI+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aWRzdHJ1cDwvQXV0aG9yPjxZZWFyPjIwMDQ8L1llYXI+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Bidstrup et al., 200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MD</w:t>
            </w:r>
          </w:p>
        </w:tc>
        <w:tc>
          <w:tcPr>
            <w:tcW w:w="1184" w:type="dxa"/>
            <w:vAlign w:val="center"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inh+ind</w:t>
            </w:r>
            <w:proofErr w:type="spellEnd"/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2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4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68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YXRvcnA8L0F1dGhvcj48WWVhcj4yMDAzPC9ZZWFyPjxS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YXRvcnA8L0F1dGhvcj48WWVhcj4yMDAzPC9ZZWFyPjxS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atorp et al., 200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MD</w:t>
            </w:r>
          </w:p>
        </w:tc>
        <w:tc>
          <w:tcPr>
            <w:tcW w:w="1184" w:type="dxa"/>
            <w:vAlign w:val="center"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inh+ind</w:t>
            </w:r>
            <w:proofErr w:type="spellEnd"/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6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6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2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3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A8L1llYXI+PFJl
Y051bT4yNzwvUmVjTnVtPjxEaXNwbGF5VGV4dD4oTmllbWkgZXQgYWwuLCAyMDAwKTwvRGlzcGxh
eVRleHQ+PHJlY29yZD48cmVjLW51bWJlcj4yNzwvcmVjLW51bWJlcj48Zm9yZWlnbi1rZXlzPjxr
ZXkgYXBwPSJFTiIgZGItaWQ9IjUyNXdwMnMwdXdkdjJtZXIwcjV4emVwcHd2YWY1ZXd0YXR6dCI+
Mjc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GF1dGhvcj5LaXZpc3RvLCBL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A8L1llYXI+PFJl
Y051bT4yNzwvUmVjTnVtPjxEaXNwbGF5VGV4dD4oTmllbWkgZXQgYWwuLCAyMDAwKTwvRGlzcGxh
eVRleHQ+PHJlY29yZD48cmVjLW51bWJlcj4yNzwvcmVjLW51bWJlcj48Zm9yZWlnbi1rZXlzPjxr
ZXkgYXBwPSJFTiIgZGItaWQ9IjUyNXdwMnMwdXdkdjJtZXIwcjV4emVwcHd2YWY1ZXd0YXR6dCI+
Mjc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GF1dGhvcj5LaXZpc3RvLCBL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Niemi et al., 2000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epaglinide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M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d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8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6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aWRzdHJ1cDwvQXV0aG9yPjxZZWFyPjIwMDQ8L1llYXI+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aWRzdHJ1cDwvQXV0aG9yPjxZZWFyPjIwMDQ8L1llYXI+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Bidstrup et al., 200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9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7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4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07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ZTwvQXV0aG9yPjxZZWFyPjIwMDk8L1llYXI+PFJlY051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IZTwvQXV0aG9yPjxZZWFyPjIwMDk8L1llYXI+PFJlY051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He et al., 2009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9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7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34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2.0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WVkYTwvQXV0aG9yPjxZZWFyPjIwMTE8L1llYXI+PFJl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WVkYTwvQXV0aG9yPjxZZWFyPjIwMTE8L1llYXI+PFJl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Maeda et al., 2011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 iv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9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92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25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YXU8L0F1dGhvcj48WWVhcj4yMDA3PC9ZZWFyPjxSZWNO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YXU8L0F1dGhvcj48WWVhcj4yMDA3PC9ZZWFyPjxSZWNO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Lau et al., 2007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Ator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M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+ind</w:t>
            </w:r>
            <w:proofErr w:type="spellEnd"/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2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YWNrbWFuPC9BdXRob3I+PFllYXI+MjAwNTwvWWVhcj48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CYWNrbWFuPC9BdXRob3I+PFllYXI+MjAwNTwvWWVhcj48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Backman et al., 2005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Bosanta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M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+ind</w:t>
            </w:r>
            <w:proofErr w:type="spellEnd"/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7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6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3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1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2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2YW4gR2llcnNiZXJnZW48L0F1dGhvcj48WWVhcj4yMDA3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0MTQtOTwvcGFnZXM+PHZvbHVtZT44MTwvdm9sdW1lPjxudW1iZXI+MzwvbnVt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2YW4gR2llcnNiZXJnZW48L0F1dGhvcj48WWVhcj4yMDA3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0MTQtOTwvcGFnZXM+PHZvbHVtZT44MTwvdm9sdW1lPjxudW1iZXI+MzwvbnVt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van Giersbergen et al., 2007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Pra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2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18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57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EZW5nPC9BdXRob3I+PFllYXI+MjAwOTwvWWVhcj48UmVj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EZW5nPC9BdXRob3I+PFllYXI+MjAwOTwvWWVhcj48UmVj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Deng et al., 2009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Pra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2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18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4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WVkYTwvQXV0aG9yPjxZZWFyPjIwMTE8L1llYXI+PFJl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WVkYTwvQXV0aG9yPjxZZWFyPjIwMTE8L1llYXI+PFJl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Maeda et al., 2011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Pita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6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59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4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/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&lt;EndNote&gt;&lt;Cite&gt;&lt;Author&gt;Chen&lt;/Author&gt;&lt;Year&gt;2013&lt;/Year&gt;&lt;RecNum&gt;35&lt;/RecNum&gt;&lt;DisplayText&gt;(Chen et al., 2013)&lt;/DisplayText&gt;&lt;record&gt;&lt;rec-number&gt;35&lt;/rec-number&gt;&lt;foreign-keys&gt;&lt;key app="EN" db-id="525wp2s0uwdv2mer0r5xzeppwvaf5ewtatzt"&gt;35&lt;/key&gt;&lt;/foreign-keys&gt;&lt;ref-type name="Journal Article"&gt;17&lt;/ref-type&gt;&lt;contributors&gt;&lt;authors&gt;&lt;author&gt;Chen, Y.&lt;/author&gt;&lt;author&gt;Zhang, W.&lt;/author&gt;&lt;author&gt;Huang, W. H.&lt;/author&gt;&lt;author&gt;Tan, Z. R.&lt;/author&gt;&lt;author&gt;Wang, Y. C.&lt;/author&gt;&lt;author&gt;Huang, X.&lt;/author&gt;&lt;author&gt;Zhou, H. H.&lt;/author&gt;&lt;/authors&gt;&lt;/contributors&gt;&lt;auth-address&gt;Institute of Clinical Pharmacology, Central South University, Xiang-Ya School of medicine, 110 Xiang-Ya road, Changsha, Hunan, 410078, People&amp;apos;s Republic of China.&lt;/auth-address&gt;&lt;titles&gt;&lt;title&gt;Effect of a single-dose rifampin on the pharmacokinetics of pitavastatin in healthy volunteers&lt;/title&gt;&lt;secondary-title&gt;Eur J Clin Pharmacol&lt;/secondary-title&gt;&lt;alt-title&gt;European journal of clinical pharmacology&lt;/alt-title&gt;&lt;/titles&gt;&lt;periodical&gt;&lt;full-title&gt;Eur J Clin Pharmacol&lt;/full-title&gt;&lt;abbr-1&gt;European journal of clinical pharmacology&lt;/abbr-1&gt;&lt;/periodical&gt;&lt;alt-periodical&gt;&lt;full-title&gt;Eur J Clin Pharmacol&lt;/full-title&gt;&lt;abbr-1&gt;European journal of clinical pharmacology&lt;/abbr-1&gt;&lt;/alt-periodical&gt;&lt;edition&gt;2013/07/09&lt;/edition&gt;&lt;dates&gt;&lt;year&gt;2013&lt;/year&gt;&lt;pub-dates&gt;&lt;date&gt;Jul 7&lt;/date&gt;&lt;/pub-dates&gt;&lt;/dates&gt;&lt;isbn&gt;1432-1041 (Electronic)&amp;#xD;0031-6970 (Linking)&lt;/isbn&gt;&lt;accession-num&gt;23831870&lt;/accession-num&gt;&lt;urls&gt;&lt;related-urls&gt;&lt;url&gt;http://www.ncbi.nlm.nih.gov/pubmed/23831870&lt;/url&gt;&lt;url&gt;http://download.springer.com/static/pdf/842/art%253A10.1007%252Fs00228-013-1554-0.pdf?auth66=1382375861_a719b906c228b44e2d9d5aea79093cfa&amp;amp;ext=.pdf&lt;/url&gt;&lt;/related-urls&gt;&lt;/urls&gt;&lt;electronic-resource-num&gt;10.1007/s00228-013-1554-0&lt;/electronic-resource-num&gt;&lt;language&gt;Eng&lt;/language&gt;&lt;/record&gt;&lt;/Cite&gt;&lt;/EndNote&gt;</w:instrText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Chen et al., 201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Pita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 iv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6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59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5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/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&lt;EndNote&gt;&lt;Cite&gt;&lt;Author&gt;Prueksaritanont&lt;/Author&gt;&lt;Year&gt;2014&lt;/Year&gt;&lt;RecNum&gt;348&lt;/RecNum&gt;&lt;DisplayText&gt;(Prueksaritanont et al., 2014)&lt;/DisplayText&gt;&lt;record&gt;&lt;rec-number&gt;348&lt;/rec-number&gt;&lt;foreign-keys&gt;&lt;key app="EN" db-id="525wp2s0uwdv2mer0r5xzeppwvaf5ewtatzt"&gt;348&lt;/key&gt;&lt;/foreign-keys&gt;&lt;ref-type name="Journal Article"&gt;17&lt;/ref-type&gt;&lt;contributors&gt;&lt;authors&gt;&lt;author&gt;Prueksaritanont, T&lt;/author&gt;&lt;author&gt;Chu, X&lt;/author&gt;&lt;author&gt;Evers, R&lt;/author&gt;&lt;author&gt;Klopfer, SO&lt;/author&gt;&lt;author&gt;Caro, L&lt;/author&gt;&lt;author&gt;Kothare, PA&lt;/author&gt;&lt;author&gt;Dempsey, C&lt;/author&gt;&lt;author&gt;Rasmussen, S&lt;/author&gt;&lt;author&gt;Houle, R&lt;/author&gt;&lt;author&gt;Chan, G&lt;/author&gt;&lt;/authors&gt;&lt;/contributors&gt;&lt;titles&gt;&lt;title&gt;Pitavastatin is a more sensitive and selective OATP1B clinical probe than rosuvastatin&lt;/title&gt;&lt;secondary-title&gt;Br J Clin Pharmacol&lt;/secondary-title&gt;&lt;/titles&gt;&lt;periodical&gt;&lt;full-title&gt;Br J Clin Pharmacol&lt;/full-title&gt;&lt;abbr-1&gt;British journal of clinical pharmacology&lt;/abbr-1&gt;&lt;/periodical&gt;&lt;dates&gt;&lt;year&gt;2014&lt;/year&gt;&lt;/dates&gt;&lt;isbn&gt;1365-2125&lt;/isbn&gt;&lt;urls&gt;&lt;/urls&gt;&lt;/record&gt;&lt;/Cite&gt;&lt;/EndNote&gt;</w:instrText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Prueksaritanont et al., 201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Pita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6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59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7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/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&lt;EndNote&gt;&lt;Cite&gt;&lt;Author&gt;Prueksaritanont&lt;/Author&gt;&lt;Year&gt;2014&lt;/Year&gt;&lt;RecNum&gt;348&lt;/RecNum&gt;&lt;DisplayText&gt;(Prueksaritanont et al., 2014)&lt;/DisplayText&gt;&lt;record&gt;&lt;rec-number&gt;348&lt;/rec-number&gt;&lt;foreign-keys&gt;&lt;key app="EN" db-id="525wp2s0uwdv2mer0r5xzeppwvaf5ewtatzt"&gt;348&lt;/key&gt;&lt;/foreign-keys&gt;&lt;ref-type name="Journal Article"&gt;17&lt;/ref-type&gt;&lt;contributors&gt;&lt;authors&gt;&lt;author&gt;Prueksaritanont, T&lt;/author&gt;&lt;author&gt;Chu, X&lt;/author&gt;&lt;author&gt;Evers, R&lt;/author&gt;&lt;author&gt;Klopfer, SO&lt;/author&gt;&lt;author&gt;Caro, L&lt;/author&gt;&lt;author&gt;Kothare, PA&lt;/author&gt;&lt;author&gt;Dempsey, C&lt;/author&gt;&lt;author&gt;Rasmussen, S&lt;/author&gt;&lt;author&gt;Houle, R&lt;/author&gt;&lt;author&gt;Chan, G&lt;/author&gt;&lt;/authors&gt;&lt;/contributors&gt;&lt;titles&gt;&lt;title&gt;Pitavastatin is a more sensitive and selective OATP1B clinical probe than rosuvastatin&lt;/title&gt;&lt;secondary-title&gt;Br J Clin Pharmacol&lt;/secondary-title&gt;&lt;/titles&gt;&lt;periodical&gt;&lt;full-title&gt;Br J Clin Pharmacol&lt;/full-title&gt;&lt;abbr-1&gt;British journal of clinical pharmacology&lt;/abbr-1&gt;&lt;/periodical&gt;&lt;dates&gt;&lt;year&gt;2014&lt;/year&gt;&lt;/dates&gt;&lt;isbn&gt;1365-2125&lt;/isbn&gt;&lt;urls&gt;&lt;/urls&gt;&lt;/record&gt;&lt;/Cite&gt;&lt;/EndNote&gt;</w:instrText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Prueksaritanont et al., 201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osu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450</w:t>
            </w:r>
            <w:r>
              <w:rPr>
                <w:color w:val="000000"/>
              </w:rPr>
              <w:t xml:space="preserve"> M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d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2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94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FuZzwvQXV0aG9yPjxZZWFyPjIwMDg8L1llYXI+PFJl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FuZzwvQXV0aG9yPjxZZWFyPjIwMDg8L1llYXI+PFJl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Zhang et al., 2008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osu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1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0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TaGVuPC9BdXRob3I+PFllYXI+MjAxMzwvWWVhcj48UmVj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TaGVuPC9BdXRob3I+PFllYXI+MjAxMzwvWWVhcj48UmVj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Shen et al., 201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osu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 iv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1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30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/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&lt;EndNote&gt;&lt;Cite&gt;&lt;Author&gt;Prueksaritanont&lt;/Author&gt;&lt;Year&gt;2014&lt;/Year&gt;&lt;RecNum&gt;348&lt;/RecNum&gt;&lt;DisplayText&gt;(Prueksaritanont et al., 2014)&lt;/DisplayText&gt;&lt;record&gt;&lt;rec-number&gt;348&lt;/rec-number&gt;&lt;foreign-keys&gt;&lt;key app="EN" db-id="525wp2s0uwdv2mer0r5xzeppwvaf5ewtatzt"&gt;348&lt;/key&gt;&lt;/foreign-keys&gt;&lt;ref-type name="Journal Article"&gt;17&lt;/ref-type&gt;&lt;contributors&gt;&lt;authors&gt;&lt;author&gt;Prueksaritanont, T&lt;/author&gt;&lt;author&gt;Chu, X&lt;/author&gt;&lt;author&gt;Evers, R&lt;/author&gt;&lt;author&gt;Klopfer, SO&lt;/author&gt;&lt;author&gt;Caro, L&lt;/author&gt;&lt;author&gt;Kothare, PA&lt;/author&gt;&lt;author&gt;Dempsey, C&lt;/author&gt;&lt;author&gt;Rasmussen, S&lt;/author&gt;&lt;author&gt;Houle, R&lt;/author&gt;&lt;author&gt;Chan, G&lt;/author&gt;&lt;/authors&gt;&lt;/contributors&gt;&lt;titles&gt;&lt;title&gt;Pitavastatin is a more sensitive and selective OATP1B clinical probe than rosuvastatin&lt;/title&gt;&lt;secondary-title&gt;Br J Clin Pharmacol&lt;/secondary-title&gt;&lt;/titles&gt;&lt;periodical&gt;&lt;full-title&gt;Br J Clin Pharmacol&lt;/full-title&gt;&lt;abbr-1&gt;British journal of clinical pharmacology&lt;/abbr-1&gt;&lt;/periodical&gt;&lt;dates&gt;&lt;year&gt;2014&lt;/year&gt;&lt;/dates&gt;&lt;isbn&gt;1365-2125&lt;/isbn&gt;&lt;urls&gt;&lt;/urls&gt;&lt;/record&gt;&lt;/Cite&gt;&lt;/EndNote&gt;</w:instrText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Prueksaritanont et al., 201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Rosuvastatin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r w:rsidRPr="00D81464">
              <w:rPr>
                <w:color w:val="000000"/>
              </w:rPr>
              <w:t>600</w:t>
            </w:r>
            <w:r>
              <w:rPr>
                <w:color w:val="000000"/>
              </w:rPr>
              <w:t xml:space="preserve"> SD</w:t>
            </w:r>
          </w:p>
        </w:tc>
        <w:tc>
          <w:tcPr>
            <w:tcW w:w="1184" w:type="dxa"/>
            <w:vAlign w:val="center"/>
          </w:tcPr>
          <w:p w:rsidR="000A24E1" w:rsidRPr="00D81464" w:rsidRDefault="000A24E1" w:rsidP="00A71208">
            <w:pPr>
              <w:jc w:val="center"/>
              <w:rPr>
                <w:color w:val="000000"/>
              </w:rPr>
            </w:pPr>
            <w:proofErr w:type="spellStart"/>
            <w:r w:rsidRPr="00D81464">
              <w:rPr>
                <w:color w:val="000000"/>
              </w:rPr>
              <w:t>inh</w:t>
            </w:r>
            <w:proofErr w:type="spellEnd"/>
            <w:r w:rsidRPr="00D81464"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81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37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/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&lt;EndNote&gt;&lt;Cite&gt;&lt;Author&gt;Prueksaritanont&lt;/Author&gt;&lt;Year&gt;2014&lt;/Year&gt;&lt;RecNum&gt;348&lt;/RecNum&gt;&lt;DisplayText&gt;(Prueksaritanont et al., 2014)&lt;/DisplayText&gt;&lt;record&gt;&lt;rec-number&gt;348&lt;/rec-number&gt;&lt;foreign-keys&gt;&lt;key app="EN" db-id="525wp2s0uwdv2mer0r5xzeppwvaf5ewtatzt"&gt;348&lt;/key&gt;&lt;/foreign-keys&gt;&lt;ref-type name="Journal Article"&gt;17&lt;/ref-type&gt;&lt;contributors&gt;&lt;authors&gt;&lt;author&gt;Prueksaritanont, T&lt;/author&gt;&lt;author&gt;Chu, X&lt;/author&gt;&lt;author&gt;Evers, R&lt;/author&gt;&lt;author&gt;Klopfer, SO&lt;/author&gt;&lt;author&gt;Caro, L&lt;/author&gt;&lt;author&gt;Kothare, PA&lt;/author&gt;&lt;author&gt;Dempsey, C&lt;/author&gt;&lt;author&gt;Rasmussen, S&lt;/author&gt;&lt;author&gt;Houle, R&lt;/author&gt;&lt;author&gt;Chan, G&lt;/author&gt;&lt;/authors&gt;&lt;/contributors&gt;&lt;titles&gt;&lt;title&gt;Pitavastatin is a more sensitive and selective OATP1B clinical probe than rosuvastatin&lt;/title&gt;&lt;secondary-title&gt;Br J Clin Pharmacol&lt;/secondary-title&gt;&lt;/titles&gt;&lt;periodical&gt;&lt;full-title&gt;Br J Clin Pharmacol&lt;/full-title&gt;&lt;abbr-1&gt;British journal of clinical pharmacology&lt;/abbr-1&gt;&lt;/periodical&gt;&lt;dates&gt;&lt;year&gt;2014&lt;/year&gt;&lt;/dates&gt;&lt;isbn&gt;1365-2125&lt;/isbn&gt;&lt;urls&gt;&lt;/urls&gt;&lt;/record&gt;&lt;/Cite&gt;&lt;/EndNote&gt;</w:instrText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Prueksaritanont et al., 201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Glyburide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MD</w:t>
            </w:r>
          </w:p>
        </w:tc>
        <w:tc>
          <w:tcPr>
            <w:tcW w:w="1184" w:type="dxa"/>
            <w:vAlign w:val="center"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inh+ind</w:t>
            </w:r>
            <w:proofErr w:type="spellEnd"/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1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6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2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99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78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VuZzwvQXV0aG9yPjxZZWFyPjIwMDk8L1llYXI+PFJl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3OC04NTwvcGFnZXM+PHZvbHVtZT44NTwvdm9sdW1lPjxudW1iZXI+MTwvbnVt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VuZzwvQXV0aG9yPjxZZWFyPjIwMDk8L1llYXI+PFJl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3OC04NTwvcGFnZXM+PHZvbHVtZT44NTwvdm9sdW1lPjxudW1iZXI+MTwvbnVt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Zheng et al., 2009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Glyburide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MD</w:t>
            </w:r>
          </w:p>
        </w:tc>
        <w:tc>
          <w:tcPr>
            <w:tcW w:w="1184" w:type="dxa"/>
            <w:vAlign w:val="center"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ind</w:t>
            </w:r>
            <w:proofErr w:type="spellEnd"/>
            <w:r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8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6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5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7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7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VuZzwvQXV0aG9yPjxZZWFyPjIwMDk8L1llYXI+PFJl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3OC04NTwvcGFnZXM+PHZvbHVtZT44NTwvdm9sdW1lPjxudW1iZXI+MTwvbnVt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VuZzwvQXV0aG9yPjxZZWFyPjIwMDk8L1llYXI+PFJl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3OC04NTwvcGFnZXM+PHZvbHVtZT44NTwvdm9sdW1lPjxudW1iZXI+MTwvbnVt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Zheng et al., 2009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Glyburide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MD</w:t>
            </w:r>
          </w:p>
        </w:tc>
        <w:tc>
          <w:tcPr>
            <w:tcW w:w="1184" w:type="dxa"/>
            <w:vAlign w:val="center"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inh+ind</w:t>
            </w:r>
            <w:proofErr w:type="spellEnd"/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7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46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3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3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61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E8L1llYXI+PFJl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E8L1llYXI+PFJl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Niemi et al., 2001a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262EB5">
        <w:trPr>
          <w:trHeight w:val="144"/>
        </w:trPr>
        <w:tc>
          <w:tcPr>
            <w:tcW w:w="1396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Glyburide</w:t>
            </w:r>
          </w:p>
        </w:tc>
        <w:tc>
          <w:tcPr>
            <w:tcW w:w="1160" w:type="dxa"/>
            <w:noWrap/>
            <w:vAlign w:val="center"/>
            <w:hideMark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00 SD</w:t>
            </w:r>
          </w:p>
        </w:tc>
        <w:tc>
          <w:tcPr>
            <w:tcW w:w="1184" w:type="dxa"/>
            <w:vAlign w:val="center"/>
          </w:tcPr>
          <w:p w:rsidR="000A24E1" w:rsidRDefault="000A24E1" w:rsidP="00A71208">
            <w:pPr>
              <w:jc w:val="center"/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Inh</w:t>
            </w:r>
            <w:proofErr w:type="spellEnd"/>
            <w:r>
              <w:rPr>
                <w:color w:val="000000"/>
              </w:rPr>
              <w:t xml:space="preserve"> only</w:t>
            </w:r>
          </w:p>
        </w:tc>
        <w:tc>
          <w:tcPr>
            <w:tcW w:w="862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</w:t>
            </w:r>
          </w:p>
        </w:tc>
        <w:tc>
          <w:tcPr>
            <w:tcW w:w="81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</w:t>
            </w:r>
          </w:p>
        </w:tc>
        <w:tc>
          <w:tcPr>
            <w:tcW w:w="99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.2</w:t>
            </w:r>
          </w:p>
        </w:tc>
        <w:tc>
          <w:tcPr>
            <w:tcW w:w="1508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8</w:t>
            </w:r>
          </w:p>
        </w:tc>
        <w:tc>
          <w:tcPr>
            <w:tcW w:w="866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</w:t>
            </w:r>
          </w:p>
        </w:tc>
        <w:tc>
          <w:tcPr>
            <w:tcW w:w="872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9</w:t>
            </w:r>
          </w:p>
        </w:tc>
        <w:tc>
          <w:tcPr>
            <w:tcW w:w="108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6</w:t>
            </w:r>
          </w:p>
        </w:tc>
        <w:tc>
          <w:tcPr>
            <w:tcW w:w="108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25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VuZzwvQXV0aG9yPjxZZWFyPjIwMDk8L1llYXI+PFJl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3OC04NTwvcGFnZXM+PHZvbHVtZT44NTwvdm9sdW1lPjxudW1iZXI+MTwvbnVt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aaGVuZzwvQXV0aG9yPjxZZWFyPjIwMDk8L1llYXI+PFJl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3OC04NTwvcGFnZXM+PHZvbHVtZT44NTwvdm9sdW1lPjxudW1iZXI+MTwvbnVt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Zheng et al., 2009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</w:tbl>
    <w:p w:rsidR="00A71208" w:rsidRPr="00A30364" w:rsidRDefault="00DE4A98" w:rsidP="00A71208">
      <w:r w:rsidRPr="00281075">
        <w:rPr>
          <w:rFonts w:asciiTheme="minorHAnsi" w:eastAsia="Times New Roman" w:hAnsiTheme="minorHAnsi"/>
          <w:color w:val="000000"/>
          <w:lang w:val="en-US"/>
        </w:rPr>
        <w:t xml:space="preserve">*Inhibition of OATP1B1 and/or induction of CYP3A4 were assumed based on the rifampicin dosage regimen. </w:t>
      </w:r>
      <w:r w:rsidRPr="00281075">
        <w:rPr>
          <w:rFonts w:asciiTheme="minorHAnsi" w:hAnsiTheme="minorHAnsi"/>
        </w:rPr>
        <w:t xml:space="preserve">DDI studies involving single concomitant dosing of victim drug and rifampicin, only OATP1B1 inhibition by rifampicin was considered. In contrary, where victim drug was </w:t>
      </w:r>
      <w:r w:rsidRPr="00281075">
        <w:rPr>
          <w:rFonts w:asciiTheme="minorHAnsi" w:hAnsiTheme="minorHAnsi"/>
        </w:rPr>
        <w:lastRenderedPageBreak/>
        <w:t>dosed within 12.5h after the last dose of rifampicin chronic pre-treatment (5- or 7-day), both OATP1B1 inhibition and CYP3A4 induction activity were assumed simultaneously; while when dosed after 12.5h only CYP3A4 induction was considered</w:t>
      </w:r>
      <w:r w:rsidRPr="00281075">
        <w:rPr>
          <w:rFonts w:asciiTheme="minorHAnsi" w:eastAsia="Times New Roman" w:hAnsiTheme="minorHAnsi"/>
          <w:color w:val="000000"/>
          <w:lang w:val="en-US"/>
        </w:rPr>
        <w:t xml:space="preserve"> </w:t>
      </w:r>
      <w:r w:rsidR="00A30364" w:rsidRPr="00281075">
        <w:rPr>
          <w:rFonts w:asciiTheme="minorHAnsi" w:eastAsia="Times New Roman" w:hAnsiTheme="minorHAnsi"/>
          <w:color w:val="000000"/>
          <w:vertAlign w:val="superscript"/>
          <w:lang w:val="en-US"/>
        </w:rPr>
        <w:t>†</w:t>
      </w:r>
      <w:r w:rsidR="00A30364" w:rsidRPr="00281075">
        <w:rPr>
          <w:rFonts w:asciiTheme="minorHAnsi" w:eastAsia="Times New Roman" w:hAnsiTheme="minorHAnsi"/>
          <w:color w:val="000000"/>
          <w:lang w:val="en-US"/>
        </w:rPr>
        <w:t xml:space="preserve">after correcting in vitro </w:t>
      </w:r>
      <w:proofErr w:type="spellStart"/>
      <w:r w:rsidR="00A30364" w:rsidRPr="00281075">
        <w:rPr>
          <w:rFonts w:asciiTheme="minorHAnsi" w:eastAsia="Times New Roman" w:hAnsiTheme="minorHAnsi"/>
          <w:color w:val="000000"/>
          <w:lang w:val="en-US"/>
        </w:rPr>
        <w:t>CL</w:t>
      </w:r>
      <w:r w:rsidR="00A30364" w:rsidRPr="00281075">
        <w:rPr>
          <w:rFonts w:asciiTheme="minorHAnsi" w:eastAsia="Times New Roman" w:hAnsiTheme="minorHAnsi"/>
          <w:color w:val="000000"/>
          <w:vertAlign w:val="subscript"/>
          <w:lang w:val="en-US"/>
        </w:rPr>
        <w:t>int,h</w:t>
      </w:r>
      <w:proofErr w:type="spellEnd"/>
      <w:r w:rsidR="00A30364" w:rsidRPr="00281075">
        <w:rPr>
          <w:rFonts w:asciiTheme="minorHAnsi" w:eastAsia="Times New Roman" w:hAnsiTheme="minorHAnsi"/>
          <w:color w:val="000000"/>
          <w:lang w:val="en-US"/>
        </w:rPr>
        <w:t xml:space="preserve"> with </w:t>
      </w:r>
      <w:r w:rsidR="00A30364" w:rsidRPr="00281075">
        <w:rPr>
          <w:rFonts w:asciiTheme="minorHAnsi" w:hAnsiTheme="minorHAnsi"/>
        </w:rPr>
        <w:t>drug-specific scaling factor.</w:t>
      </w:r>
      <w:r w:rsidRPr="00281075">
        <w:rPr>
          <w:rFonts w:asciiTheme="minorHAnsi" w:hAnsiTheme="minorHAnsi"/>
          <w:color w:val="000000"/>
        </w:rPr>
        <w:t xml:space="preserve"> </w:t>
      </w:r>
      <w:proofErr w:type="gramStart"/>
      <w:r w:rsidRPr="00281075">
        <w:rPr>
          <w:rFonts w:asciiTheme="minorHAnsi" w:hAnsiTheme="minorHAnsi"/>
          <w:color w:val="000000"/>
        </w:rPr>
        <w:t>MD – multiple dose treatment.</w:t>
      </w:r>
      <w:proofErr w:type="gramEnd"/>
      <w:r w:rsidRPr="00281075">
        <w:rPr>
          <w:rFonts w:asciiTheme="minorHAnsi" w:hAnsiTheme="minorHAnsi"/>
          <w:color w:val="000000"/>
        </w:rPr>
        <w:t xml:space="preserve"> SD – single </w:t>
      </w:r>
      <w:proofErr w:type="gramStart"/>
      <w:r w:rsidRPr="00281075">
        <w:rPr>
          <w:rFonts w:asciiTheme="minorHAnsi" w:hAnsiTheme="minorHAnsi"/>
          <w:color w:val="000000"/>
        </w:rPr>
        <w:t>dose .</w:t>
      </w:r>
      <w:proofErr w:type="gramEnd"/>
      <w:r w:rsidR="00A71208">
        <w:rPr>
          <w:rFonts w:asciiTheme="minorHAnsi" w:hAnsiTheme="minorHAnsi"/>
          <w:color w:val="000000"/>
        </w:rPr>
        <w:t xml:space="preserve"> </w:t>
      </w:r>
      <w:r w:rsidR="00A71208" w:rsidRPr="00A30364">
        <w:rPr>
          <w:rFonts w:ascii="Cambria Math" w:eastAsia="Times New Roman" w:hAnsi="Cambria Math"/>
          <w:color w:val="000000"/>
          <w:vertAlign w:val="superscript"/>
          <w:lang w:val="en-US"/>
        </w:rPr>
        <w:t>†</w:t>
      </w:r>
      <w:r w:rsidR="00A71208" w:rsidRPr="00A30364">
        <w:rPr>
          <w:rFonts w:ascii="Cambria Math" w:eastAsia="Times New Roman" w:hAnsi="Cambria Math"/>
          <w:color w:val="000000"/>
          <w:lang w:val="en-US"/>
        </w:rPr>
        <w:t xml:space="preserve">after correcting in vitro </w:t>
      </w:r>
      <w:proofErr w:type="spellStart"/>
      <w:r w:rsidR="00A71208" w:rsidRPr="00A30364">
        <w:rPr>
          <w:rFonts w:ascii="Cambria Math" w:eastAsia="Times New Roman" w:hAnsi="Cambria Math"/>
          <w:color w:val="000000"/>
          <w:lang w:val="en-US"/>
        </w:rPr>
        <w:t>CL</w:t>
      </w:r>
      <w:r w:rsidR="00A71208" w:rsidRPr="00A30364">
        <w:rPr>
          <w:rFonts w:ascii="Cambria Math" w:eastAsia="Times New Roman" w:hAnsi="Cambria Math"/>
          <w:color w:val="000000"/>
          <w:vertAlign w:val="subscript"/>
          <w:lang w:val="en-US"/>
        </w:rPr>
        <w:t>int</w:t>
      </w:r>
      <w:proofErr w:type="gramStart"/>
      <w:r w:rsidR="00A71208" w:rsidRPr="00A30364">
        <w:rPr>
          <w:rFonts w:ascii="Cambria Math" w:eastAsia="Times New Roman" w:hAnsi="Cambria Math"/>
          <w:color w:val="000000"/>
          <w:vertAlign w:val="subscript"/>
          <w:lang w:val="en-US"/>
        </w:rPr>
        <w:t>,h</w:t>
      </w:r>
      <w:proofErr w:type="spellEnd"/>
      <w:proofErr w:type="gramEnd"/>
      <w:r w:rsidR="00A71208" w:rsidRPr="00A30364">
        <w:rPr>
          <w:rFonts w:ascii="Cambria Math" w:eastAsia="Times New Roman" w:hAnsi="Cambria Math"/>
          <w:color w:val="000000"/>
          <w:lang w:val="en-US"/>
        </w:rPr>
        <w:t xml:space="preserve"> with </w:t>
      </w:r>
      <w:r w:rsidR="00A71208" w:rsidRPr="00A30364">
        <w:t>drug-specific scaling factor.</w:t>
      </w:r>
    </w:p>
    <w:p w:rsidR="00A30364" w:rsidRPr="00281075" w:rsidRDefault="00A30364" w:rsidP="00281075">
      <w:pPr>
        <w:spacing w:line="240" w:lineRule="auto"/>
        <w:rPr>
          <w:rFonts w:asciiTheme="minorHAnsi" w:hAnsiTheme="minorHAnsi"/>
        </w:rPr>
      </w:pPr>
    </w:p>
    <w:p w:rsidR="00A30364" w:rsidRDefault="00A30364" w:rsidP="00A30364">
      <w:r>
        <w:t>Table S4. Summary of victim-itraconazole/clarithromycin DDI predictions using extended net-effect model.</w:t>
      </w:r>
    </w:p>
    <w:tbl>
      <w:tblPr>
        <w:tblStyle w:val="TableGrid"/>
        <w:tblW w:w="134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63"/>
        <w:gridCol w:w="1265"/>
        <w:gridCol w:w="941"/>
        <w:gridCol w:w="1147"/>
        <w:gridCol w:w="923"/>
        <w:gridCol w:w="1620"/>
        <w:gridCol w:w="1015"/>
        <w:gridCol w:w="810"/>
        <w:gridCol w:w="1104"/>
        <w:gridCol w:w="1080"/>
        <w:gridCol w:w="2160"/>
      </w:tblGrid>
      <w:tr w:rsidR="008502F0" w:rsidRPr="001F15B8" w:rsidTr="00A71208">
        <w:trPr>
          <w:trHeight w:val="300"/>
        </w:trPr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br w:type="page"/>
            </w:r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Victim drug</w:t>
            </w:r>
          </w:p>
        </w:tc>
        <w:tc>
          <w:tcPr>
            <w:tcW w:w="126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t>Perpetrator Dose (mg)</w:t>
            </w:r>
          </w:p>
        </w:tc>
        <w:tc>
          <w:tcPr>
            <w:tcW w:w="94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1F15B8">
              <w:rPr>
                <w:rFonts w:asciiTheme="minorHAnsi" w:hAnsiTheme="minorHAnsi"/>
              </w:rPr>
              <w:t>I</w:t>
            </w:r>
            <w:r w:rsidRPr="001F15B8">
              <w:rPr>
                <w:rFonts w:asciiTheme="minorHAnsi" w:hAnsiTheme="minorHAnsi"/>
                <w:vertAlign w:val="subscript"/>
              </w:rPr>
              <w:t>u,max,in</w:t>
            </w:r>
            <w:proofErr w:type="spellEnd"/>
            <w:r w:rsidRPr="001F15B8">
              <w:rPr>
                <w:rFonts w:asciiTheme="minorHAnsi" w:hAnsiTheme="minorHAnsi"/>
              </w:rPr>
              <w:t xml:space="preserve"> (</w:t>
            </w:r>
            <w:proofErr w:type="spellStart"/>
            <w:r w:rsidRPr="001F15B8">
              <w:rPr>
                <w:rFonts w:asciiTheme="minorHAnsi" w:hAnsiTheme="minorHAnsi"/>
              </w:rPr>
              <w:t>μM</w:t>
            </w:r>
            <w:proofErr w:type="spellEnd"/>
            <w:r w:rsidRPr="001F15B8">
              <w:rPr>
                <w:rFonts w:asciiTheme="minorHAnsi" w:hAnsiTheme="minorHAnsi"/>
              </w:rPr>
              <w:t>)</w:t>
            </w:r>
          </w:p>
        </w:tc>
        <w:tc>
          <w:tcPr>
            <w:tcW w:w="114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1F15B8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t>4-OH-Itra</w:t>
            </w:r>
            <w:r w:rsidRPr="001F15B8">
              <w:rPr>
                <w:rFonts w:asciiTheme="minorHAnsi" w:hAnsiTheme="minorHAnsi"/>
              </w:rPr>
              <w:t xml:space="preserve"> </w:t>
            </w:r>
            <w:proofErr w:type="spellStart"/>
            <w:r w:rsidR="008502F0" w:rsidRPr="001F15B8">
              <w:rPr>
                <w:rFonts w:asciiTheme="minorHAnsi" w:hAnsiTheme="minorHAnsi"/>
              </w:rPr>
              <w:t>C</w:t>
            </w:r>
            <w:r w:rsidR="008502F0" w:rsidRPr="001F15B8">
              <w:rPr>
                <w:rFonts w:asciiTheme="minorHAnsi" w:hAnsiTheme="minorHAnsi"/>
                <w:vertAlign w:val="subscript"/>
              </w:rPr>
              <w:t>u,max</w:t>
            </w:r>
            <w:proofErr w:type="spellEnd"/>
            <w:r w:rsidR="008502F0" w:rsidRPr="001F15B8">
              <w:rPr>
                <w:rFonts w:asciiTheme="minorHAnsi" w:hAnsiTheme="minorHAnsi"/>
              </w:rPr>
              <w:t xml:space="preserve"> (</w:t>
            </w:r>
            <w:proofErr w:type="spellStart"/>
            <w:r w:rsidR="008502F0" w:rsidRPr="001F15B8">
              <w:rPr>
                <w:rFonts w:asciiTheme="minorHAnsi" w:hAnsiTheme="minorHAnsi"/>
              </w:rPr>
              <w:t>μM</w:t>
            </w:r>
            <w:proofErr w:type="spellEnd"/>
            <w:r w:rsidR="008502F0" w:rsidRPr="001F15B8">
              <w:rPr>
                <w:rFonts w:asciiTheme="minorHAnsi" w:hAnsiTheme="minorHAnsi"/>
              </w:rPr>
              <w:t>)</w:t>
            </w:r>
          </w:p>
        </w:tc>
        <w:tc>
          <w:tcPr>
            <w:tcW w:w="9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t>R-valu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` .(</w:t>
            </w:r>
            <w:proofErr w:type="spellStart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CLh-CLr</w:t>
            </w:r>
            <w:proofErr w:type="spellEnd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 xml:space="preserve">)/ </w:t>
            </w:r>
            <w:proofErr w:type="spellStart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Fh</w:t>
            </w:r>
            <w:proofErr w:type="spellEnd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 xml:space="preserve"> .(</w:t>
            </w:r>
            <w:proofErr w:type="spellStart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CLh</w:t>
            </w:r>
            <w:proofErr w:type="spellEnd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`-</w:t>
            </w:r>
            <w:proofErr w:type="spellStart"/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CLr</w:t>
            </w:r>
            <w:proofErr w:type="spellEnd"/>
            <w:r w:rsidR="00DF07C4">
              <w:rPr>
                <w:rFonts w:asciiTheme="minorHAnsi" w:eastAsia="Times New Roman" w:hAnsiTheme="minorHAnsi"/>
                <w:color w:val="000000"/>
                <w:lang w:val="en-US"/>
              </w:rPr>
              <w:t>`</w:t>
            </w:r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)</w:t>
            </w:r>
          </w:p>
        </w:tc>
        <w:tc>
          <w:tcPr>
            <w:tcW w:w="101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1F15B8">
              <w:rPr>
                <w:rFonts w:eastAsia="Times New Roman"/>
                <w:color w:val="000000"/>
                <w:lang w:val="en-US"/>
              </w:rPr>
              <w:t>Fg</w:t>
            </w:r>
            <w:proofErr w:type="spellEnd"/>
            <w:r w:rsidRPr="001F15B8">
              <w:rPr>
                <w:rFonts w:eastAsia="Times New Roman"/>
                <w:color w:val="000000"/>
                <w:lang w:val="en-US"/>
              </w:rPr>
              <w:t>`/</w:t>
            </w:r>
            <w:proofErr w:type="spellStart"/>
            <w:r w:rsidRPr="001F15B8">
              <w:rPr>
                <w:rFonts w:eastAsia="Times New Roman"/>
                <w:color w:val="000000"/>
                <w:lang w:val="en-US"/>
              </w:rPr>
              <w:t>Fg</w:t>
            </w:r>
            <w:proofErr w:type="spellEnd"/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proofErr w:type="spellStart"/>
            <w:r w:rsidRPr="001F15B8">
              <w:rPr>
                <w:rFonts w:eastAsia="Times New Roman"/>
                <w:color w:val="000000"/>
                <w:lang w:val="en-US"/>
              </w:rPr>
              <w:t>Kp</w:t>
            </w:r>
            <w:r w:rsidRPr="001F15B8">
              <w:rPr>
                <w:rFonts w:eastAsia="Times New Roman"/>
                <w:color w:val="000000"/>
                <w:vertAlign w:val="subscript"/>
                <w:lang w:val="en-US"/>
              </w:rPr>
              <w:t>u</w:t>
            </w:r>
            <w:r w:rsidR="001F15B8" w:rsidRPr="001F15B8">
              <w:rPr>
                <w:rFonts w:eastAsia="Times New Roman"/>
                <w:color w:val="000000"/>
                <w:vertAlign w:val="subscript"/>
                <w:lang w:val="en-US"/>
              </w:rPr>
              <w:t>u</w:t>
            </w:r>
            <w:proofErr w:type="spellEnd"/>
            <w:r w:rsidRPr="001F15B8">
              <w:rPr>
                <w:rFonts w:eastAsia="Times New Roman"/>
                <w:color w:val="000000"/>
                <w:lang w:val="en-US"/>
              </w:rPr>
              <w:t>`/</w:t>
            </w:r>
            <w:proofErr w:type="spellStart"/>
            <w:r w:rsidRPr="001F15B8">
              <w:rPr>
                <w:rFonts w:eastAsia="Times New Roman"/>
                <w:color w:val="000000"/>
                <w:lang w:val="en-US"/>
              </w:rPr>
              <w:t>Kp</w:t>
            </w:r>
            <w:r w:rsidRPr="001F15B8">
              <w:rPr>
                <w:rFonts w:eastAsia="Times New Roman"/>
                <w:color w:val="000000"/>
                <w:vertAlign w:val="subscript"/>
                <w:lang w:val="en-US"/>
              </w:rPr>
              <w:t>u</w:t>
            </w:r>
            <w:r w:rsidR="001F15B8" w:rsidRPr="001F15B8">
              <w:rPr>
                <w:rFonts w:eastAsia="Times New Roman"/>
                <w:color w:val="000000"/>
                <w:vertAlign w:val="subscript"/>
                <w:lang w:val="en-US"/>
              </w:rPr>
              <w:t>u</w:t>
            </w:r>
            <w:proofErr w:type="spellEnd"/>
          </w:p>
        </w:tc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Predicted AUCR</w:t>
            </w:r>
            <w:r w:rsidR="00A30364" w:rsidRPr="00A30364">
              <w:rPr>
                <w:rFonts w:ascii="Cambria Math" w:eastAsia="Times New Roman" w:hAnsi="Cambria Math"/>
                <w:color w:val="000000"/>
                <w:vertAlign w:val="superscript"/>
                <w:lang w:val="en-US"/>
              </w:rPr>
              <w:t>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asciiTheme="minorHAnsi" w:eastAsia="Times New Roman" w:hAnsiTheme="minorHAnsi"/>
                <w:color w:val="000000"/>
                <w:lang w:val="en-US"/>
              </w:rPr>
              <w:t>Observed AUCR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8502F0" w:rsidRPr="001F15B8" w:rsidRDefault="002D406F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>
              <w:rPr>
                <w:rFonts w:asciiTheme="minorHAnsi" w:eastAsia="Times New Roman" w:hAnsiTheme="minorHAnsi"/>
                <w:color w:val="000000"/>
                <w:lang w:val="en-US"/>
              </w:rPr>
              <w:t xml:space="preserve">Supplementary </w:t>
            </w:r>
            <w:r w:rsidRPr="003C6D37">
              <w:rPr>
                <w:rFonts w:asciiTheme="minorHAnsi" w:eastAsia="Times New Roman" w:hAnsiTheme="minorHAnsi"/>
                <w:color w:val="000000"/>
                <w:lang w:val="en-US"/>
              </w:rPr>
              <w:t>References</w:t>
            </w:r>
          </w:p>
        </w:tc>
      </w:tr>
      <w:tr w:rsidR="008502F0" w:rsidRPr="001F15B8" w:rsidTr="00A71208">
        <w:trPr>
          <w:trHeight w:val="300"/>
        </w:trPr>
        <w:tc>
          <w:tcPr>
            <w:tcW w:w="136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u w:val="single"/>
                <w:lang w:val="en-US"/>
              </w:rPr>
              <w:t>Itraconazole DDIs</w:t>
            </w:r>
          </w:p>
        </w:tc>
        <w:tc>
          <w:tcPr>
            <w:tcW w:w="1265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u w:val="single"/>
                <w:lang w:val="en-US"/>
              </w:rPr>
            </w:pPr>
          </w:p>
        </w:tc>
        <w:tc>
          <w:tcPr>
            <w:tcW w:w="941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147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92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62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015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81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104" w:type="dxa"/>
            <w:tcBorders>
              <w:top w:val="single" w:sz="4" w:space="0" w:color="auto"/>
            </w:tcBorders>
            <w:vAlign w:val="center"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u w:val="single"/>
                <w:lang w:val="en-US"/>
              </w:rPr>
            </w:pPr>
          </w:p>
        </w:tc>
        <w:tc>
          <w:tcPr>
            <w:tcW w:w="2160" w:type="dxa"/>
            <w:tcBorders>
              <w:top w:val="single" w:sz="4" w:space="0" w:color="auto"/>
            </w:tcBorders>
            <w:vAlign w:val="center"/>
          </w:tcPr>
          <w:p w:rsidR="008502F0" w:rsidRPr="001F15B8" w:rsidRDefault="008502F0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Ator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1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4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4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3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YW50b2xhPC9BdXRob3I+PFllYXI+MTk5ODwvWWVhcj48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YW50b2xhPC9BdXRob3I+PFllYXI+MTk5ODwvWWVhcj48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Kantola et al., 1998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Ator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1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4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4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5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Xp6dTwvQXV0aG9yPjxZZWFyPjIwMDA8L1llYXI+PFJl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Xp6dTwvQXV0aG9yPjxZZWFyPjIwMDA8L1llYXI+PFJl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Mazzu et al., 2000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Ceri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0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Xp6dTwvQXV0aG9yPjxZZWFyPjIwMDA8L1llYXI+PFJl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Xp6dTwvQXV0aG9yPjxZZWFyPjIwMDA8L1llYXI+PFJl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Mazzu et al., 2000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Flu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1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4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2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aXZpc3RvPC9BdXRob3I+PFllYXI+MTk5ODwvWWVhcj48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LaXZpc3RvPC9BdXRob3I+PFllYXI+MTk5ODwvWWVhcj48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Kivisto et al., 1998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Pra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5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Xp6dTwvQXV0aG9yPjxZZWFyPjIwMDA8L1llYXI+PFJl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NYXp6dTwvQXV0aG9yPjxZZWFyPjIwMDA8L1llYXI+PFJl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Mazzu et al., 2000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Pra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ZXV2b25lbjwvQXV0aG9yPjxZZWFyPjE5OTg8L1llYXI+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ZXV2b25lbjwvQXV0aG9yPjxZZWFyPjE5OTg8L1llYXI+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Neuvonen et al., 1998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Repaglinide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1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4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2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M8L1llYXI+PFJl
Y051bT4xODwvUmVjTnVtPjxEaXNwbGF5VGV4dD4oTmllbWkgZXQgYWwuLCAyMDAzKTwvRGlzcGxh
eVRleHQ+PHJlY29yZD48cmVjLW51bWJlcj4xODwvcmVjLW51bWJlcj48Zm9yZWlnbi1rZXlzPjxr
ZXkgYXBwPSJFTiIgZGItaWQ9IjUyNXdwMnMwdXdkdjJtZXIwcjV4emVwcHd2YWY1ZXd0YXR6dCI+
MTg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C9hdXRob3JzPjwvY29udHJp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M8L1llYXI+PFJl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Niemi et al., 200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Rosu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Db29wZXI8L0F1dGhvcj48WWVhcj4yMDAzPC9ZZWFyPjxS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MzIyLTk8L3BhZ2VzPjx2b2x1bWU+NzM8L3ZvbHVtZT48bnVtYmVyPjQ8L251bWJlcj48ZWRpdGlv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Db29wZXI8L0F1dGhvcj48WWVhcj4yMDAzPC9ZZWFyPjxS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MzIyLTk8L3BhZ2VzPjx2b2x1bWU+NzM8L3ZvbHVtZT48bnVtYmVyPjQ8L251bWJlcj48ZWRpdGlv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Cooper et al., 200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D148D7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Rosu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00</w:t>
            </w:r>
          </w:p>
        </w:tc>
        <w:tc>
          <w:tcPr>
            <w:tcW w:w="941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1147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23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Db29wZXI8L0F1dGhvcj48WWVhcj4yMDAzPC9ZZWFyPjxS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MzIyLTk8L3BhZ2VzPjx2b2x1bWU+NzM8L3ZvbHVtZT48bnVtYmVyPjQ8L251bWJlcj48ZWRpdGlv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Db29wZXI8L0F1dGhvcj48WWVhcj4yMDAzPC9ZZWFyPjxS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Cooper et al., 2003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B51057" w:rsidRPr="001F15B8" w:rsidTr="00A71208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B51057" w:rsidRPr="001F15B8" w:rsidRDefault="00B51057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u w:val="single"/>
                <w:lang w:val="en-US"/>
              </w:rPr>
              <w:t>Clarithromycin DDIs</w:t>
            </w:r>
          </w:p>
        </w:tc>
        <w:tc>
          <w:tcPr>
            <w:tcW w:w="1265" w:type="dxa"/>
            <w:noWrap/>
            <w:vAlign w:val="center"/>
            <w:hideMark/>
          </w:tcPr>
          <w:p w:rsidR="00B51057" w:rsidRPr="001F15B8" w:rsidRDefault="00B51057" w:rsidP="00A71208">
            <w:pPr>
              <w:jc w:val="center"/>
              <w:rPr>
                <w:rFonts w:eastAsia="Times New Roman"/>
                <w:color w:val="000000"/>
                <w:u w:val="single"/>
                <w:lang w:val="en-US"/>
              </w:rPr>
            </w:pPr>
          </w:p>
        </w:tc>
        <w:tc>
          <w:tcPr>
            <w:tcW w:w="941" w:type="dxa"/>
            <w:noWrap/>
            <w:vAlign w:val="center"/>
            <w:hideMark/>
          </w:tcPr>
          <w:p w:rsidR="00B51057" w:rsidRPr="001F15B8" w:rsidRDefault="00B51057" w:rsidP="006C14C3">
            <w:pPr>
              <w:jc w:val="center"/>
              <w:rPr>
                <w:color w:val="000000"/>
              </w:rPr>
            </w:pPr>
          </w:p>
        </w:tc>
        <w:tc>
          <w:tcPr>
            <w:tcW w:w="1147" w:type="dxa"/>
            <w:noWrap/>
            <w:vAlign w:val="center"/>
            <w:hideMark/>
          </w:tcPr>
          <w:p w:rsidR="00B51057" w:rsidRPr="001F15B8" w:rsidRDefault="00B51057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923" w:type="dxa"/>
            <w:noWrap/>
            <w:vAlign w:val="center"/>
            <w:hideMark/>
          </w:tcPr>
          <w:p w:rsidR="00B51057" w:rsidRPr="001F15B8" w:rsidRDefault="00B51057" w:rsidP="006C14C3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620" w:type="dxa"/>
            <w:noWrap/>
            <w:vAlign w:val="center"/>
            <w:hideMark/>
          </w:tcPr>
          <w:p w:rsidR="00B51057" w:rsidRDefault="00B51057" w:rsidP="006C14C3">
            <w:pPr>
              <w:jc w:val="center"/>
              <w:rPr>
                <w:color w:val="000000"/>
              </w:rPr>
            </w:pPr>
          </w:p>
        </w:tc>
        <w:tc>
          <w:tcPr>
            <w:tcW w:w="1015" w:type="dxa"/>
            <w:noWrap/>
            <w:vAlign w:val="center"/>
            <w:hideMark/>
          </w:tcPr>
          <w:p w:rsidR="00B51057" w:rsidRDefault="00B51057" w:rsidP="006C14C3">
            <w:pPr>
              <w:jc w:val="center"/>
              <w:rPr>
                <w:color w:val="000000"/>
              </w:rPr>
            </w:pPr>
          </w:p>
        </w:tc>
        <w:tc>
          <w:tcPr>
            <w:tcW w:w="810" w:type="dxa"/>
            <w:noWrap/>
            <w:vAlign w:val="center"/>
            <w:hideMark/>
          </w:tcPr>
          <w:p w:rsidR="00B51057" w:rsidRDefault="00B51057" w:rsidP="006C14C3">
            <w:pPr>
              <w:jc w:val="center"/>
              <w:rPr>
                <w:color w:val="000000"/>
              </w:rPr>
            </w:pPr>
          </w:p>
        </w:tc>
        <w:tc>
          <w:tcPr>
            <w:tcW w:w="1104" w:type="dxa"/>
            <w:vAlign w:val="center"/>
          </w:tcPr>
          <w:p w:rsidR="00B51057" w:rsidRDefault="00B51057" w:rsidP="006C14C3">
            <w:pPr>
              <w:jc w:val="center"/>
              <w:rPr>
                <w:color w:val="000000"/>
              </w:rPr>
            </w:pPr>
          </w:p>
        </w:tc>
        <w:tc>
          <w:tcPr>
            <w:tcW w:w="1080" w:type="dxa"/>
            <w:vAlign w:val="center"/>
          </w:tcPr>
          <w:p w:rsidR="00B51057" w:rsidRDefault="00B51057" w:rsidP="006C14C3">
            <w:pPr>
              <w:jc w:val="center"/>
              <w:rPr>
                <w:color w:val="000000"/>
              </w:rPr>
            </w:pPr>
          </w:p>
        </w:tc>
        <w:tc>
          <w:tcPr>
            <w:tcW w:w="2160" w:type="dxa"/>
            <w:vAlign w:val="center"/>
          </w:tcPr>
          <w:p w:rsidR="00B51057" w:rsidRPr="001F15B8" w:rsidRDefault="00B51057" w:rsidP="00A71208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0A24E1" w:rsidRPr="001F15B8" w:rsidTr="00F84591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Ator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500</w:t>
            </w:r>
          </w:p>
        </w:tc>
        <w:tc>
          <w:tcPr>
            <w:tcW w:w="941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3.5</w:t>
            </w:r>
          </w:p>
        </w:tc>
        <w:tc>
          <w:tcPr>
            <w:tcW w:w="1147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923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2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7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6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4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KYWNvYnNvbjwvQXV0aG9yPjxZZWFyPjIwMDQ8L1llYXI+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TE4NjA4PC91cmw+PHVybD5odHRwOi8vYWMuZWxzLWNkbi5jb20vUzAwMDI5MTQ5MDQwMTE2MzQv
MS1zMi4wLVMwMDAyOTE0OTA0MDExNjM0LW1haW4ucGRmP190aWQ9YjU4NDBjZGMtMzhlMi0xMWUz
LWE3ZGYtMDAwMDBhYWIwZjAxJmFtcDthY2RuYXQ9MTM4MjIwMzM5MV9iMTE3MGFlYWFiNmNlMzZh
OTMyZTkzYmQ0Yzc3M2Y4NjwvdXJsPjwvcmVsYXRlZC11cmxzPjwvdXJscz48ZWxlY3Ryb25pYy1y
ZXNvdXJjZS1udW0+MTAuMTAxNi9qLmFtamNhcmQuMjAwNC4wNy4wODA8L2VsZWN0cm9uaWMtcmVz
b3VyY2UtbnVtPjxsYW5ndWFnZT5lbmc8L2xhbmd1YWdlPjwvcmVjb3JkPjwvQ2l0ZT48L0VuZE5v
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KYWNvYnNvbjwvQXV0aG9yPjxZZWFyPjIwMDQ8L1llYXI+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TE4NjA4PC91cmw+PHVybD5odHRwOi8vYWMuZWxzLWNkbi5jb20vUzAwMDI5MTQ5MDQwMTE2MzQv
MS1zMi4wLVMwMDAyOTE0OTA0MDExNjM0LW1haW4ucGRmP190aWQ9YjU4NDBjZGMtMzhlMi0xMWUz
LWE3ZGYtMDAwMDBhYWIwZjAxJmFtcDthY2RuYXQ9MTM4MjIwMzM5MV9iMTE3MGFlYWFiNmNlMzZh
OTMyZTkzYmQ0Yzc3M2Y4NjwvdXJsPjwvcmVsYXRlZC11cmxzPjwvdXJscz48ZWxlY3Ryb25pYy1y
ZXNvdXJjZS1udW0+MTAuMTAxNi9qLmFtamNhcmQuMjAwNC4wNy4wODA8L2VsZWN0cm9uaWMtcmVz
b3VyY2UtbnVtPjxsYW5ndWFnZT5lbmc8L2xhbmd1YWdlPjwvcmVjb3JkPjwvQ2l0ZT48L0VuZE5v
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Jacobson, 200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F84591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Glyburide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50</w:t>
            </w:r>
          </w:p>
        </w:tc>
        <w:tc>
          <w:tcPr>
            <w:tcW w:w="941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1.8</w:t>
            </w:r>
          </w:p>
        </w:tc>
        <w:tc>
          <w:tcPr>
            <w:tcW w:w="1147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923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aWxqYTwvQXV0aG9yPjxZZWFyPjIwMDc8L1llYXI+PFJl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MaWxqYTwvQXV0aG9yPjxZZWFyPjIwMDc8L1llYXI+PFJl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Lilja et al., 2007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1F15B8" w:rsidTr="00F84591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Pravastatin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500</w:t>
            </w:r>
          </w:p>
        </w:tc>
        <w:tc>
          <w:tcPr>
            <w:tcW w:w="941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3.5</w:t>
            </w:r>
          </w:p>
        </w:tc>
        <w:tc>
          <w:tcPr>
            <w:tcW w:w="1147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923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7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1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1F15B8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KYWNvYnNvbjwvQXV0aG9yPjxZZWFyPjIwMDQ8L1llYXI+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TE4NjA4PC91cmw+PHVybD5odHRwOi8vYWMuZWxzLWNkbi5jb20vUzAwMDI5MTQ5MDQwMTE2MzQv
MS1zMi4wLVMwMDAyOTE0OTA0MDExNjM0LW1haW4ucGRmP190aWQ9YjU4NDBjZGMtMzhlMi0xMWUz
LWE3ZGYtMDAwMDBhYWIwZjAxJmFtcDthY2RuYXQ9MTM4MjIwMzM5MV9iMTE3MGFlYWFiNmNlMzZh
OTMyZTkzYmQ0Yzc3M2Y4NjwvdXJsPjwvcmVsYXRlZC11cmxzPjwvdXJscz48ZWxlY3Ryb25pYy1y
ZXNvdXJjZS1udW0+MTAuMTAxNi9qLmFtamNhcmQuMjAwNC4wNy4wODA8L2VsZWN0cm9uaWMtcmVz
b3VyY2UtbnVtPjxsYW5ndWFnZT5lbmc8L2xhbmd1YWdlPjwvcmVjb3JkPjwvQ2l0ZT48L0VuZE5v
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KYWNvYnNvbjwvQXV0aG9yPjxZZWFyPjIwMDQ8L1llYXI+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TE4NjA4PC91cmw+PHVybD5odHRwOi8vYWMuZWxzLWNkbi5jb20vUzAwMDI5MTQ5MDQwMTE2MzQv
MS1zMi4wLVMwMDAyOTE0OTA0MDExNjM0LW1haW4ucGRmP190aWQ9YjU4NDBjZGMtMzhlMi0xMWUz
LWE3ZGYtMDAwMDBhYWIwZjAxJmFtcDthY2RuYXQ9MTM4MjIwMzM5MV9iMTE3MGFlYWFiNmNlMzZh
OTMyZTkzYmQ0Yzc3M2Y4NjwvdXJsPjwvcmVsYXRlZC11cmxzPjwvdXJscz48ZWxlY3Ryb25pYy1y
ZXNvdXJjZS1udW0+MTAuMTAxNi9qLmFtamNhcmQuMjAwNC4wNy4wODA8L2VsZWN0cm9uaWMtcmVz
b3VyY2UtbnVtPjxsYW5ndWFnZT5lbmc8L2xhbmd1YWdlPjwvcmVjb3JkPjwvQ2l0ZT48L0VuZE5v
dGU+AG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Jacobson, 2004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  <w:tr w:rsidR="000A24E1" w:rsidRPr="00717980" w:rsidTr="00F84591">
        <w:trPr>
          <w:trHeight w:val="300"/>
        </w:trPr>
        <w:tc>
          <w:tcPr>
            <w:tcW w:w="1363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Repaglinide</w:t>
            </w:r>
          </w:p>
        </w:tc>
        <w:tc>
          <w:tcPr>
            <w:tcW w:w="1265" w:type="dxa"/>
            <w:noWrap/>
            <w:vAlign w:val="center"/>
            <w:hideMark/>
          </w:tcPr>
          <w:p w:rsidR="000A24E1" w:rsidRPr="001F15B8" w:rsidRDefault="000A24E1" w:rsidP="00A71208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250</w:t>
            </w:r>
          </w:p>
        </w:tc>
        <w:tc>
          <w:tcPr>
            <w:tcW w:w="941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  <w:r w:rsidRPr="001F15B8">
              <w:rPr>
                <w:color w:val="000000"/>
              </w:rPr>
              <w:t>1.8</w:t>
            </w:r>
          </w:p>
        </w:tc>
        <w:tc>
          <w:tcPr>
            <w:tcW w:w="1147" w:type="dxa"/>
            <w:noWrap/>
            <w:vAlign w:val="center"/>
            <w:hideMark/>
          </w:tcPr>
          <w:p w:rsidR="000A24E1" w:rsidRPr="001F15B8" w:rsidRDefault="000A24E1" w:rsidP="006C14C3">
            <w:pPr>
              <w:jc w:val="center"/>
              <w:rPr>
                <w:color w:val="000000"/>
              </w:rPr>
            </w:pPr>
          </w:p>
        </w:tc>
        <w:tc>
          <w:tcPr>
            <w:tcW w:w="923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</w:t>
            </w:r>
          </w:p>
        </w:tc>
        <w:tc>
          <w:tcPr>
            <w:tcW w:w="1620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</w:t>
            </w:r>
          </w:p>
        </w:tc>
        <w:tc>
          <w:tcPr>
            <w:tcW w:w="1015" w:type="dxa"/>
            <w:noWrap/>
            <w:vAlign w:val="bottom"/>
            <w:hideMark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</w:t>
            </w:r>
          </w:p>
        </w:tc>
        <w:tc>
          <w:tcPr>
            <w:tcW w:w="810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</w:t>
            </w:r>
          </w:p>
        </w:tc>
        <w:tc>
          <w:tcPr>
            <w:tcW w:w="1104" w:type="dxa"/>
            <w:vAlign w:val="bottom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1080" w:type="dxa"/>
            <w:vAlign w:val="center"/>
          </w:tcPr>
          <w:p w:rsidR="000A24E1" w:rsidRDefault="000A24E1" w:rsidP="006C14C3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4</w:t>
            </w:r>
          </w:p>
        </w:tc>
        <w:tc>
          <w:tcPr>
            <w:tcW w:w="2160" w:type="dxa"/>
            <w:noWrap/>
            <w:vAlign w:val="center"/>
            <w:hideMark/>
          </w:tcPr>
          <w:p w:rsidR="000A24E1" w:rsidRPr="00717980" w:rsidRDefault="000A24E1" w:rsidP="001900FA">
            <w:pPr>
              <w:jc w:val="center"/>
              <w:rPr>
                <w:rFonts w:eastAsia="Times New Roman"/>
                <w:color w:val="000000"/>
                <w:lang w:val="en-US"/>
              </w:rPr>
            </w:pPr>
            <w:r w:rsidRPr="001F15B8"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E8L1llYXI+PFJl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1OC02NTwvcGFnZXM+PHZvbHVtZT43MDwvdm9sdW1lPjxudW1iZXI+MTwvbnVt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lang w:val="en-US"/>
              </w:rPr>
              <w:fldChar w:fldCharType="begin">
                <w:fldData xml:space="preserve">PEVuZE5vdGU+PENpdGU+PEF1dGhvcj5OaWVtaTwvQXV0aG9yPjxZZWFyPjIwMDE8L1llYXI+PFJl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</w:fldData>
              </w:fldChar>
            </w:r>
            <w:r>
              <w:rPr>
                <w:rFonts w:eastAsia="Times New Roman"/>
                <w:color w:val="000000"/>
                <w:lang w:val="en-US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lang w:val="en-US"/>
              </w:rPr>
            </w:r>
            <w:r>
              <w:rPr>
                <w:rFonts w:eastAsia="Times New Roman"/>
                <w:color w:val="000000"/>
                <w:lang w:val="en-US"/>
              </w:rPr>
              <w:fldChar w:fldCharType="end"/>
            </w:r>
            <w:r w:rsidRPr="001F15B8">
              <w:rPr>
                <w:rFonts w:eastAsia="Times New Roman"/>
                <w:color w:val="000000"/>
                <w:lang w:val="en-US"/>
              </w:rPr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lang w:val="en-US"/>
              </w:rPr>
              <w:t>(</w:t>
            </w:r>
            <w:r w:rsidR="001900FA">
              <w:rPr>
                <w:rFonts w:eastAsia="Times New Roman"/>
                <w:noProof/>
                <w:color w:val="000000"/>
                <w:lang w:val="en-US"/>
              </w:rPr>
              <w:t>Niemi et al., 2001b</w:t>
            </w:r>
            <w:r>
              <w:rPr>
                <w:rFonts w:eastAsia="Times New Roman"/>
                <w:noProof/>
                <w:color w:val="000000"/>
                <w:lang w:val="en-US"/>
              </w:rPr>
              <w:t>)</w:t>
            </w:r>
            <w:r w:rsidRPr="001F15B8">
              <w:rPr>
                <w:rFonts w:eastAsia="Times New Roman"/>
                <w:color w:val="000000"/>
                <w:lang w:val="en-US"/>
              </w:rPr>
              <w:fldChar w:fldCharType="end"/>
            </w:r>
          </w:p>
        </w:tc>
      </w:tr>
    </w:tbl>
    <w:p w:rsidR="00A30364" w:rsidRPr="00A30364" w:rsidRDefault="00A30364" w:rsidP="00A30364">
      <w:r w:rsidRPr="00A30364">
        <w:rPr>
          <w:rFonts w:ascii="Cambria Math" w:eastAsia="Times New Roman" w:hAnsi="Cambria Math"/>
          <w:color w:val="000000"/>
          <w:vertAlign w:val="superscript"/>
          <w:lang w:val="en-US"/>
        </w:rPr>
        <w:t>†</w:t>
      </w:r>
      <w:r w:rsidRPr="00A30364">
        <w:rPr>
          <w:rFonts w:ascii="Cambria Math" w:eastAsia="Times New Roman" w:hAnsi="Cambria Math"/>
          <w:color w:val="000000"/>
          <w:lang w:val="en-US"/>
        </w:rPr>
        <w:t xml:space="preserve">after correcting in vitro </w:t>
      </w:r>
      <w:proofErr w:type="spellStart"/>
      <w:r w:rsidRPr="00A30364">
        <w:rPr>
          <w:rFonts w:ascii="Cambria Math" w:eastAsia="Times New Roman" w:hAnsi="Cambria Math"/>
          <w:color w:val="000000"/>
          <w:lang w:val="en-US"/>
        </w:rPr>
        <w:t>CL</w:t>
      </w:r>
      <w:r w:rsidRPr="00A30364">
        <w:rPr>
          <w:rFonts w:ascii="Cambria Math" w:eastAsia="Times New Roman" w:hAnsi="Cambria Math"/>
          <w:color w:val="000000"/>
          <w:vertAlign w:val="subscript"/>
          <w:lang w:val="en-US"/>
        </w:rPr>
        <w:t>int</w:t>
      </w:r>
      <w:proofErr w:type="gramStart"/>
      <w:r w:rsidRPr="00A30364">
        <w:rPr>
          <w:rFonts w:ascii="Cambria Math" w:eastAsia="Times New Roman" w:hAnsi="Cambria Math"/>
          <w:color w:val="000000"/>
          <w:vertAlign w:val="subscript"/>
          <w:lang w:val="en-US"/>
        </w:rPr>
        <w:t>,h</w:t>
      </w:r>
      <w:proofErr w:type="spellEnd"/>
      <w:proofErr w:type="gramEnd"/>
      <w:r w:rsidRPr="00A30364">
        <w:rPr>
          <w:rFonts w:ascii="Cambria Math" w:eastAsia="Times New Roman" w:hAnsi="Cambria Math"/>
          <w:color w:val="000000"/>
          <w:lang w:val="en-US"/>
        </w:rPr>
        <w:t xml:space="preserve"> with </w:t>
      </w:r>
      <w:r w:rsidRPr="00A30364">
        <w:t>drug-specific scaling factor.</w:t>
      </w:r>
    </w:p>
    <w:p w:rsidR="005964B0" w:rsidRDefault="005964B0"/>
    <w:p w:rsidR="00192A3C" w:rsidRPr="00A30364" w:rsidRDefault="00F65FCC">
      <w:pPr>
        <w:rPr>
          <w:rFonts w:asciiTheme="minorHAnsi" w:hAnsiTheme="minorHAnsi"/>
        </w:rPr>
      </w:pPr>
      <w:r>
        <w:br w:type="page"/>
      </w:r>
      <w:r w:rsidR="008D1642" w:rsidRPr="00A30364">
        <w:rPr>
          <w:rFonts w:asciiTheme="minorHAnsi" w:hAnsiTheme="minorHAnsi"/>
        </w:rPr>
        <w:lastRenderedPageBreak/>
        <w:t xml:space="preserve">Table S5. </w:t>
      </w:r>
      <w:proofErr w:type="gramStart"/>
      <w:r w:rsidR="008D1642" w:rsidRPr="00A30364">
        <w:rPr>
          <w:rFonts w:asciiTheme="minorHAnsi" w:hAnsiTheme="minorHAnsi"/>
        </w:rPr>
        <w:t>References for the victim and perpetrator drug-</w:t>
      </w:r>
      <w:r w:rsidR="00A30364">
        <w:rPr>
          <w:rFonts w:asciiTheme="minorHAnsi" w:hAnsiTheme="minorHAnsi"/>
        </w:rPr>
        <w:t>related input parameters given in Table 1.</w:t>
      </w:r>
      <w:proofErr w:type="gramEnd"/>
    </w:p>
    <w:tbl>
      <w:tblPr>
        <w:tblStyle w:val="TableGrid"/>
        <w:tblpPr w:leftFromText="180" w:rightFromText="180" w:vertAnchor="text" w:horzAnchor="margin" w:tblpY="64"/>
        <w:tblW w:w="964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88"/>
        <w:gridCol w:w="6660"/>
      </w:tblGrid>
      <w:tr w:rsidR="00192A3C" w:rsidRPr="00A30364" w:rsidTr="001D6A84">
        <w:trPr>
          <w:trHeight w:val="307"/>
        </w:trPr>
        <w:tc>
          <w:tcPr>
            <w:tcW w:w="298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92A3C" w:rsidRPr="00A30364" w:rsidRDefault="00192A3C" w:rsidP="00192A3C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Drugs</w:t>
            </w:r>
          </w:p>
        </w:tc>
        <w:tc>
          <w:tcPr>
            <w:tcW w:w="66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92A3C" w:rsidRPr="00A30364" w:rsidRDefault="002D406F" w:rsidP="002D406F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>
              <w:rPr>
                <w:rFonts w:asciiTheme="minorHAnsi" w:eastAsia="Times New Roman" w:hAnsiTheme="minorHAnsi"/>
                <w:color w:val="000000"/>
                <w:lang w:val="en-US"/>
              </w:rPr>
              <w:t xml:space="preserve">Supplementary </w:t>
            </w:r>
            <w:r w:rsidR="00192A3C" w:rsidRPr="00A30364">
              <w:rPr>
                <w:rFonts w:asciiTheme="minorHAnsi" w:eastAsia="Times New Roman" w:hAnsiTheme="minorHAnsi"/>
                <w:color w:val="000000"/>
                <w:lang w:val="en-US"/>
              </w:rPr>
              <w:t>References for input parameters</w:t>
            </w:r>
          </w:p>
        </w:tc>
      </w:tr>
      <w:tr w:rsidR="00192A3C" w:rsidRPr="00A30364" w:rsidTr="001D6A84">
        <w:trPr>
          <w:trHeight w:val="307"/>
        </w:trPr>
        <w:tc>
          <w:tcPr>
            <w:tcW w:w="2988" w:type="dxa"/>
            <w:tcBorders>
              <w:top w:val="single" w:sz="4" w:space="0" w:color="auto"/>
            </w:tcBorders>
            <w:noWrap/>
            <w:hideMark/>
          </w:tcPr>
          <w:p w:rsidR="00192A3C" w:rsidRPr="00A30364" w:rsidRDefault="00192A3C" w:rsidP="00192A3C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Atorvastatin</w:t>
            </w:r>
          </w:p>
        </w:tc>
        <w:tc>
          <w:tcPr>
            <w:tcW w:w="6660" w:type="dxa"/>
            <w:tcBorders>
              <w:top w:val="single" w:sz="4" w:space="0" w:color="auto"/>
            </w:tcBorders>
            <w:noWrap/>
            <w:hideMark/>
          </w:tcPr>
          <w:p w:rsidR="00192A3C" w:rsidRPr="00A30364" w:rsidRDefault="002C67F4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[</w:t>
            </w:r>
            <w:proofErr w:type="spellStart"/>
            <w:r w:rsidR="00001ED2" w:rsidRPr="00A30364">
              <w:rPr>
                <w:rFonts w:asciiTheme="minorHAnsi" w:eastAsia="Times New Roman" w:hAnsiTheme="minorHAnsi"/>
                <w:color w:val="000000"/>
                <w:lang w:val="en-US"/>
              </w:rPr>
              <w:t>CLiv</w:t>
            </w:r>
            <w:proofErr w:type="spellEnd"/>
            <w:r w:rsidR="00001ED2" w:rsidRPr="00A30364">
              <w:rPr>
                <w:rFonts w:asciiTheme="minorHAnsi" w:eastAsia="Times New Roman" w:hAnsiTheme="minorHAnsi"/>
                <w:color w:val="000000"/>
                <w:lang w:val="en-US"/>
              </w:rPr>
              <w:t xml:space="preserve"> - 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 xml:space="preserve">Pfizer Data on file] </w:t>
            </w:r>
            <w:r w:rsidR="003E4986"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/>
            </w:r>
            <w:r w:rsidR="001D6A84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&lt;EndNote&gt;&lt;Cite&gt;&lt;Author&gt;Gibson&lt;/Author&gt;&lt;Year&gt;1997&lt;/Year&gt;&lt;RecNum&gt;124&lt;/RecNum&gt;&lt;DisplayText&gt;(Gibson et al., 1997)&lt;/DisplayText&gt;&lt;record&gt;&lt;rec-number&gt;124&lt;/rec-number&gt;&lt;foreign-keys&gt;&lt;key app="EN" db-id="525wp2s0uwdv2mer0r5xzeppwvaf5ewtatzt"&gt;124&lt;/key&gt;&lt;/foreign-keys&gt;&lt;ref-type name="Journal Article"&gt;17&lt;/ref-type&gt;&lt;contributors&gt;&lt;authors&gt;&lt;author&gt;Gibson, D.M.&lt;/author&gt;&lt;author&gt;Stern, R.H.&lt;/author&gt;&lt;author&gt;Abel, R.B.&lt;/author&gt;&lt;/authors&gt;&lt;/contributors&gt;&lt;titles&gt;&lt;title&gt;Absolute bioavailability of atorvastatin in man&lt;/title&gt;&lt;secondary-title&gt;Pharm Res&lt;/secondary-title&gt;&lt;/titles&gt;&lt;periodical&gt;&lt;full-title&gt;Pharm Res&lt;/full-title&gt;&lt;/periodical&gt;&lt;pages&gt;S253&lt;/pages&gt;&lt;volume&gt;14&lt;/volume&gt;&lt;dates&gt;&lt;year&gt;1997&lt;/year&gt;&lt;/dates&gt;&lt;urls&gt;&lt;/urls&gt;&lt;/record&gt;&lt;/Cite&gt;&lt;/EndNote&gt;</w:instrText>
            </w:r>
            <w:r w:rsidR="003E4986"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Gibson et al., 1997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="003E4986"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192A3C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192A3C" w:rsidRPr="00A30364" w:rsidRDefault="00192A3C" w:rsidP="00192A3C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Bosantan</w:t>
            </w:r>
          </w:p>
        </w:tc>
        <w:tc>
          <w:tcPr>
            <w:tcW w:w="6660" w:type="dxa"/>
            <w:noWrap/>
            <w:hideMark/>
          </w:tcPr>
          <w:p w:rsidR="00192A3C" w:rsidRPr="00A30364" w:rsidRDefault="003E4986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XZWJlcjwvQXV0aG9yPjxZZWFyPjE5OTk8L1llYXI+PFJl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</w:fldData>
              </w:fldChar>
            </w:r>
            <w:r w:rsidR="00A37E83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XZWJlcjwvQXV0aG9yPjxZZWFyPjE5OTk8L1llYXI+PFJl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</w:fldData>
              </w:fldChar>
            </w:r>
            <w:r w:rsidR="00A37E83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Weber et al., 1996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Weber et al., 1999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Obach et al., 2008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192A3C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192A3C" w:rsidRPr="00A30364" w:rsidRDefault="00192A3C" w:rsidP="00192A3C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Cerivastatin</w:t>
            </w:r>
          </w:p>
        </w:tc>
        <w:tc>
          <w:tcPr>
            <w:tcW w:w="6660" w:type="dxa"/>
            <w:noWrap/>
            <w:hideMark/>
          </w:tcPr>
          <w:p w:rsidR="00192A3C" w:rsidRPr="00A30364" w:rsidRDefault="003E4986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dWNrPC9BdXRob3I+PFllYXI+MTk5NzwvWWVhcj48UmVj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</w:fldData>
              </w:fldChar>
            </w:r>
            <w:r w:rsidR="00A37E83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dWNrPC9BdXRob3I+PFllYXI+MTk5NzwvWWVhcj48UmVj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</w:fldData>
              </w:fldChar>
            </w:r>
            <w:r w:rsidR="00A37E83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Muck et al., 1997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Obach et al., 2008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0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192A3C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192A3C" w:rsidRPr="00A30364" w:rsidRDefault="00192A3C" w:rsidP="00192A3C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Fluvastatin</w:t>
            </w:r>
          </w:p>
        </w:tc>
        <w:tc>
          <w:tcPr>
            <w:tcW w:w="6660" w:type="dxa"/>
            <w:noWrap/>
            <w:hideMark/>
          </w:tcPr>
          <w:p w:rsidR="00192A3C" w:rsidRPr="00A30364" w:rsidRDefault="003E4986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Uc2U8L0F1dGhvcj48WWVhcj4xOTkzPC9ZZWFyPjxSZWNO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Q5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</w:fldData>
              </w:fldChar>
            </w:r>
            <w:r w:rsidR="00A37E83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Uc2U8L0F1dGhvcj48WWVhcj4xOTkzPC9ZZWFyPjxSZWNO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</w:fldData>
              </w:fldChar>
            </w:r>
            <w:r w:rsidR="00A37E83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Tse et al., 1993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Lindahl et al., 1996</w:t>
            </w:r>
            <w:r w:rsidR="001D6A84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Glyburide</w:t>
            </w:r>
          </w:p>
        </w:tc>
        <w:tc>
          <w:tcPr>
            <w:tcW w:w="6660" w:type="dxa"/>
            <w:noWrap/>
            <w:hideMark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PYmFjaDwvQXV0aG9yPjxZZWFyPjIwMDg8L1llYXI+PFJl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</w:fldData>
              </w:fldChar>
            </w:r>
            <w:r w:rsidR="001900FA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 w:rsidR="001900FA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PYmFjaDwvQXV0aG9yPjxZZWFyPjIwMDg8L1llYXI+PFJl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</w:fldData>
              </w:fldChar>
            </w:r>
            <w:r w:rsidR="001900FA"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 w:rsidR="001900FA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="001900FA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Rydberg et al., 1995; Jonsson et al., 2000; Obach et al., 2008; Varma et al., 2010; Varma et al., 2014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Pitavastatin</w:t>
            </w:r>
          </w:p>
        </w:tc>
        <w:tc>
          <w:tcPr>
            <w:tcW w:w="6660" w:type="dxa"/>
            <w:noWrap/>
            <w:hideMark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Zb3NoaWRhPC9BdXRob3I+PFllYXI+MjAxMjwvWWVhcj48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Zb3NoaWRhPC9BdXRob3I+PFllYXI+MjAxMjwvWWVhcj48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Yoshida et al., 201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Pravastatin</w:t>
            </w:r>
          </w:p>
        </w:tc>
        <w:tc>
          <w:tcPr>
            <w:tcW w:w="6660" w:type="dxa"/>
            <w:noWrap/>
            <w:hideMark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TaW5naHZpPC9BdXRob3I+PFllYXI+MTk5MDwvWWVhcj48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TaW5naHZpPC9BdXRob3I+PFllYXI+MTk5MDwvWWVhcj48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Singhvi et al., 1990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Watanabe et al., 2009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Rosuvastatin</w:t>
            </w:r>
          </w:p>
        </w:tc>
        <w:tc>
          <w:tcPr>
            <w:tcW w:w="6660" w:type="dxa"/>
            <w:noWrap/>
            <w:hideMark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YXJ0aW48L0F1dGhvcj48WWVhcj4yMDAzPC9ZZWFyPjxS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NYXJ0aW48L0F1dGhvcj48WWVhcj4yMDAzPC9ZZWFyPjxS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Crestor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Martin et al., 2003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  <w:hideMark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Repaglinide</w:t>
            </w:r>
          </w:p>
        </w:tc>
        <w:tc>
          <w:tcPr>
            <w:tcW w:w="6660" w:type="dxa"/>
            <w:noWrap/>
            <w:hideMark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QbHVtPC9BdXRob3I+PFllYXI+MjAwMDwvWWVhcj48UmVj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QbHVtPC9BdXRob3I+PFllYXI+MjAwMDwvWWVhcj48UmVj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Hatorp et al., 1998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Plum et al., 2000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Kajosaari et al., 2005a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3a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3b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>
              <w:rPr>
                <w:rFonts w:asciiTheme="minorHAnsi" w:eastAsia="Times New Roman" w:hAnsiTheme="minorHAnsi"/>
                <w:color w:val="000000"/>
                <w:lang w:val="en-US"/>
              </w:rPr>
              <w:t>Valsartan</w:t>
            </w:r>
          </w:p>
        </w:tc>
        <w:tc>
          <w:tcPr>
            <w:tcW w:w="6660" w:type="dxa"/>
            <w:noWrap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/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&lt;EndNote&gt;&lt;Cite&gt;&lt;Author&gt;Flesch&lt;/Author&gt;&lt;Year&gt;1997&lt;/Year&gt;&lt;RecNum&gt;349&lt;/RecNum&gt;&lt;DisplayText&gt;(Flesch et al., 1997)&lt;/DisplayText&gt;&lt;record&gt;&lt;rec-number&gt;349&lt;/rec-number&gt;&lt;foreign-keys&gt;&lt;key app="EN" db-id="525wp2s0uwdv2mer0r5xzeppwvaf5ewtatzt"&gt;349&lt;/key&gt;&lt;/foreign-keys&gt;&lt;ref-type name="Journal Article"&gt;17&lt;/ref-type&gt;&lt;contributors&gt;&lt;authors&gt;&lt;author&gt;Flesch, G&lt;/author&gt;&lt;author&gt;Müller, P&lt;/author&gt;&lt;author&gt;Lloyd, P&lt;/author&gt;&lt;/authors&gt;&lt;/contributors&gt;&lt;titles&gt;&lt;title&gt;Absolute bioavailability and pharmacokinetics of valsartan, an angiotensin II receptor antagonist, in man&lt;/title&gt;&lt;secondary-title&gt;Eur J Clin Pharmacol&lt;/secondary-title&gt;&lt;/titles&gt;&lt;periodical&gt;&lt;full-title&gt;Eur J Clin Pharmacol&lt;/full-title&gt;&lt;abbr-1&gt;European journal of clinical pharmacology&lt;/abbr-1&gt;&lt;/periodical&gt;&lt;pages&gt;115-120&lt;/pages&gt;&lt;volume&gt;52&lt;/volume&gt;&lt;number&gt;2&lt;/number&gt;&lt;dates&gt;&lt;year&gt;1997&lt;/year&gt;&lt;/dates&gt;&lt;isbn&gt;0031-6970&lt;/isbn&gt;&lt;urls&gt;&lt;/urls&gt;&lt;/record&gt;&lt;/Cite&gt;&lt;/EndNote&gt;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Flesch et al., 1997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Cyclosporine</w:t>
            </w:r>
          </w:p>
        </w:tc>
        <w:tc>
          <w:tcPr>
            <w:tcW w:w="6660" w:type="dxa"/>
            <w:noWrap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LdXJva2F3YTwvQXV0aG9yPjxZZWFyPjE5OTY8L1llYXI+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LdXJva2F3YTwvQXV0aG9yPjxZZWFyPjE5OTY8L1llYXI+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Ptachcinski et al., 1985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Kurokawa et al., 1996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Tang et al., 200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Bergman et al., 2006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Xia et al., 2007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Amundsen et al., 2010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0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Gemfibrozil and Gemfibrozil-1-O-b-glucuronide</w:t>
            </w:r>
          </w:p>
        </w:tc>
        <w:tc>
          <w:tcPr>
            <w:tcW w:w="6660" w:type="dxa"/>
            <w:noWrap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TY2huZWNrPC9BdXRob3I+PFllYXI+MjAwNDwvWWVhcj48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TY2huZWNrPC9BdXRob3I+PFllYXI+MjAwNDwvWWVhcj48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Schneck et al., 2004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Ogilvie et al., 2006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Nakagomi-Hagihara et al., 2007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ndenBrink et al., 2011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3a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Rifampicin</w:t>
            </w:r>
          </w:p>
        </w:tc>
        <w:tc>
          <w:tcPr>
            <w:tcW w:w="6660" w:type="dxa"/>
            <w:noWrap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WYXJtYTwvQXV0aG9yPjxZZWFyPjIwMTI8L1llYXI+PFJl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WYXJtYTwvQXV0aG9yPjxZZWFyPjIwMTI8L1llYXI+PFJl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Panchagnula et al., 2000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3b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Clarithromycin</w:t>
            </w:r>
          </w:p>
        </w:tc>
        <w:tc>
          <w:tcPr>
            <w:tcW w:w="6660" w:type="dxa"/>
            <w:noWrap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XYXRhbmFiZTwvQXV0aG9yPjxZZWFyPjIwMDc8L1llYXI+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XYXRhbmFiZTwvQXV0aG9yPjxZZWFyPjIwMDc8L1llYXI+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Davey, 1991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Chu et al., 1992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Yago et al., 1996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Hirano et al., 2006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Watanabe et al., 2007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307"/>
        </w:trPr>
        <w:tc>
          <w:tcPr>
            <w:tcW w:w="2988" w:type="dxa"/>
            <w:noWrap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t>Itraconazole and 4-OH-Itraconazole</w:t>
            </w:r>
          </w:p>
        </w:tc>
        <w:tc>
          <w:tcPr>
            <w:tcW w:w="6660" w:type="dxa"/>
            <w:noWrap/>
          </w:tcPr>
          <w:p w:rsidR="00344729" w:rsidRPr="00A30364" w:rsidRDefault="00344729" w:rsidP="001900FA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IZXlrYW50czwvQXV0aG9yPjxZZWFyPjE5ODk8L1llYXI+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begin">
                <w:fldData xml:space="preserve">PEVuZE5vdGU+PENpdGU+PEF1dGhvcj5IZXlrYW50czwvQXV0aG9yPjxZZWFyPjE5ODk8L1llYXI+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</w:fldData>
              </w:fldCha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instrText xml:space="preserve"> ADDIN EN.CITE.DATA </w:instrText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</w:r>
            <w:r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separate"/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(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Heykants et al., 1989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Isoherranen et al., 2004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 xml:space="preserve">; </w:t>
            </w:r>
            <w:r w:rsidR="001900FA"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Varma et al., 2010</w:t>
            </w:r>
            <w:r>
              <w:rPr>
                <w:rFonts w:asciiTheme="minorHAnsi" w:eastAsia="Times New Roman" w:hAnsiTheme="minorHAnsi"/>
                <w:noProof/>
                <w:color w:val="000000"/>
                <w:lang w:val="en-US"/>
              </w:rPr>
              <w:t>)</w:t>
            </w:r>
            <w:r w:rsidRPr="00A30364">
              <w:rPr>
                <w:rFonts w:asciiTheme="minorHAnsi" w:eastAsia="Times New Roman" w:hAnsiTheme="minorHAnsi"/>
                <w:color w:val="000000"/>
                <w:lang w:val="en-US"/>
              </w:rPr>
              <w:fldChar w:fldCharType="end"/>
            </w:r>
          </w:p>
        </w:tc>
      </w:tr>
      <w:tr w:rsidR="00344729" w:rsidRPr="00A30364" w:rsidTr="001D6A84">
        <w:trPr>
          <w:trHeight w:val="132"/>
        </w:trPr>
        <w:tc>
          <w:tcPr>
            <w:tcW w:w="2988" w:type="dxa"/>
            <w:noWrap/>
          </w:tcPr>
          <w:p w:rsidR="00344729" w:rsidRPr="00A30364" w:rsidRDefault="00344729" w:rsidP="00344729">
            <w:pPr>
              <w:rPr>
                <w:rFonts w:asciiTheme="minorHAnsi" w:eastAsia="Times New Roman" w:hAnsiTheme="minorHAnsi"/>
                <w:color w:val="000000"/>
                <w:lang w:val="en-US"/>
              </w:rPr>
            </w:pPr>
          </w:p>
        </w:tc>
        <w:tc>
          <w:tcPr>
            <w:tcW w:w="6660" w:type="dxa"/>
            <w:noWrap/>
          </w:tcPr>
          <w:p w:rsidR="00344729" w:rsidRPr="00A30364" w:rsidRDefault="00344729" w:rsidP="00344729">
            <w:pPr>
              <w:jc w:val="center"/>
              <w:rPr>
                <w:rFonts w:asciiTheme="minorHAnsi" w:eastAsia="Times New Roman" w:hAnsiTheme="minorHAnsi"/>
                <w:color w:val="000000"/>
                <w:lang w:val="en-US"/>
              </w:rPr>
            </w:pPr>
          </w:p>
        </w:tc>
      </w:tr>
    </w:tbl>
    <w:p w:rsidR="00192A3C" w:rsidRDefault="00192A3C">
      <w:r>
        <w:br w:type="page"/>
      </w:r>
    </w:p>
    <w:p w:rsidR="00AC6852" w:rsidRPr="00AC6852" w:rsidRDefault="00AC6852" w:rsidP="00AC6852">
      <w:pPr>
        <w:jc w:val="both"/>
        <w:rPr>
          <w:rFonts w:ascii="Times New Roman" w:hAnsi="Times New Roman"/>
          <w:b/>
          <w:color w:val="000000"/>
          <w:sz w:val="24"/>
          <w:szCs w:val="24"/>
        </w:rPr>
      </w:pPr>
      <w:proofErr w:type="spellStart"/>
      <w:r w:rsidRPr="00AC6852">
        <w:rPr>
          <w:rFonts w:ascii="Times New Roman" w:hAnsi="Times New Roman"/>
          <w:b/>
          <w:color w:val="000000"/>
          <w:sz w:val="24"/>
          <w:szCs w:val="24"/>
        </w:rPr>
        <w:lastRenderedPageBreak/>
        <w:t>Bioanalytical</w:t>
      </w:r>
      <w:proofErr w:type="spellEnd"/>
      <w:r w:rsidRPr="00AC6852">
        <w:rPr>
          <w:rFonts w:ascii="Times New Roman" w:hAnsi="Times New Roman"/>
          <w:b/>
          <w:color w:val="000000"/>
          <w:sz w:val="24"/>
          <w:szCs w:val="24"/>
        </w:rPr>
        <w:t xml:space="preserve"> Procedure: </w:t>
      </w:r>
      <w:r w:rsidRPr="00AC6852">
        <w:rPr>
          <w:rFonts w:ascii="Times New Roman" w:eastAsia="Times New Roman" w:hAnsi="Times New Roman"/>
          <w:b/>
          <w:color w:val="000000"/>
          <w:sz w:val="24"/>
          <w:szCs w:val="24"/>
        </w:rPr>
        <w:t>LC-MS/MS methodology</w:t>
      </w:r>
    </w:p>
    <w:p w:rsidR="00AC6852" w:rsidRDefault="00AC6852">
      <w:pPr>
        <w:rPr>
          <w:color w:val="000000"/>
          <w:sz w:val="24"/>
        </w:rPr>
      </w:pPr>
      <w:r w:rsidRPr="00AC6852">
        <w:rPr>
          <w:color w:val="000000"/>
          <w:sz w:val="24"/>
        </w:rPr>
        <w:t xml:space="preserve">Analysis of 20µl samples was performed using high-performance liquid chromatography (Shimadzu DGU-14A membrane degasser, SCL-20A VP pump controller, LC-20AD VP pumps, and Sound Analytics ADDA </w:t>
      </w:r>
      <w:proofErr w:type="spellStart"/>
      <w:r w:rsidRPr="00AC6852">
        <w:rPr>
          <w:color w:val="000000"/>
          <w:sz w:val="24"/>
        </w:rPr>
        <w:t>autosampler</w:t>
      </w:r>
      <w:proofErr w:type="spellEnd"/>
      <w:r w:rsidRPr="00AC6852">
        <w:rPr>
          <w:color w:val="000000"/>
          <w:sz w:val="24"/>
        </w:rPr>
        <w:t xml:space="preserve">) followed by tandem mass spectrometry (API 5500; MDS </w:t>
      </w:r>
      <w:proofErr w:type="spellStart"/>
      <w:r w:rsidRPr="00AC6852">
        <w:rPr>
          <w:color w:val="000000"/>
          <w:sz w:val="24"/>
        </w:rPr>
        <w:t>Sciex</w:t>
      </w:r>
      <w:proofErr w:type="spellEnd"/>
      <w:r w:rsidRPr="00AC6852">
        <w:rPr>
          <w:color w:val="000000"/>
          <w:sz w:val="24"/>
        </w:rPr>
        <w:t>, Concord, ON, Canada) using a 2-min run time per sample. The mobile phase used to load the column (</w:t>
      </w:r>
      <w:proofErr w:type="spellStart"/>
      <w:r w:rsidRPr="00AC6852">
        <w:rPr>
          <w:color w:val="000000"/>
          <w:sz w:val="24"/>
        </w:rPr>
        <w:t>Kinetex</w:t>
      </w:r>
      <w:proofErr w:type="spellEnd"/>
      <w:r w:rsidRPr="00AC6852">
        <w:rPr>
          <w:color w:val="000000"/>
          <w:sz w:val="24"/>
        </w:rPr>
        <w:t xml:space="preserve"> C18 2.6u, 100A, 30x2mm) was 0.1% formic in water. Elution was performed at 0.7 min using a mobile phase of 0.1% formic acid in acetonitrile. The flow rate was set at 0.5 ml/min. The mass/charge ratio (m/z) and collision energies (electron volts) for each compound were as follows: atorvastatin m/z 559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rFonts w:ascii="Symbol" w:hAnsi="Symbol"/>
          <w:color w:val="000000"/>
          <w:sz w:val="24"/>
        </w:rPr>
        <w:t></w:t>
      </w:r>
      <w:r w:rsidRPr="00AC6852">
        <w:rPr>
          <w:color w:val="000000"/>
          <w:sz w:val="24"/>
        </w:rPr>
        <w:t xml:space="preserve">440, 30eV; bosentan m/z 550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rFonts w:ascii="Symbol" w:hAnsi="Symbol"/>
          <w:color w:val="000000"/>
          <w:sz w:val="24"/>
        </w:rPr>
        <w:t></w:t>
      </w:r>
      <w:r w:rsidRPr="00AC6852">
        <w:rPr>
          <w:color w:val="000000"/>
          <w:sz w:val="24"/>
        </w:rPr>
        <w:t xml:space="preserve">197, -45eV; cerivastatin m/z 460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rFonts w:ascii="Symbol" w:hAnsi="Symbol"/>
          <w:color w:val="000000"/>
          <w:sz w:val="24"/>
        </w:rPr>
        <w:t></w:t>
      </w:r>
      <w:r w:rsidRPr="00AC6852">
        <w:rPr>
          <w:color w:val="000000"/>
          <w:sz w:val="24"/>
        </w:rPr>
        <w:t xml:space="preserve">356, 51eV; fluvastatin m/z 412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color w:val="000000"/>
          <w:sz w:val="24"/>
        </w:rPr>
        <w:t xml:space="preserve"> 224, 45eV; pitavastatin m/z 442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rFonts w:ascii="Symbol" w:hAnsi="Symbol"/>
          <w:color w:val="000000"/>
          <w:sz w:val="24"/>
        </w:rPr>
        <w:t></w:t>
      </w:r>
      <w:r w:rsidRPr="00AC6852">
        <w:rPr>
          <w:color w:val="000000"/>
          <w:sz w:val="24"/>
        </w:rPr>
        <w:t xml:space="preserve">290, 45eV; pravastatin m/z 423 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color w:val="000000"/>
          <w:sz w:val="24"/>
        </w:rPr>
        <w:t xml:space="preserve">  101, -45eV; rosuvastatin m/z 482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rFonts w:ascii="Symbol" w:hAnsi="Symbol"/>
          <w:color w:val="000000"/>
          <w:sz w:val="24"/>
        </w:rPr>
        <w:t></w:t>
      </w:r>
      <w:r w:rsidRPr="00AC6852">
        <w:rPr>
          <w:color w:val="000000"/>
          <w:sz w:val="24"/>
        </w:rPr>
        <w:t xml:space="preserve">258, 55eV; repaglinide m/z 453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rFonts w:ascii="Symbol" w:hAnsi="Symbol"/>
          <w:color w:val="000000"/>
          <w:sz w:val="24"/>
        </w:rPr>
        <w:t></w:t>
      </w:r>
      <w:r w:rsidRPr="00AC6852">
        <w:rPr>
          <w:color w:val="000000"/>
          <w:sz w:val="24"/>
        </w:rPr>
        <w:t xml:space="preserve">230, 45eV; glyburide m/z 492 </w:t>
      </w:r>
      <w:r w:rsidRPr="00AC6852">
        <w:rPr>
          <w:rFonts w:ascii="Symbol" w:hAnsi="Symbol"/>
          <w:color w:val="000000"/>
          <w:sz w:val="24"/>
        </w:rPr>
        <w:t></w:t>
      </w:r>
      <w:r w:rsidRPr="00AC6852">
        <w:rPr>
          <w:rFonts w:ascii="Symbol" w:hAnsi="Symbol"/>
          <w:color w:val="000000"/>
          <w:sz w:val="24"/>
        </w:rPr>
        <w:t></w:t>
      </w:r>
      <w:r w:rsidRPr="00AC6852">
        <w:rPr>
          <w:color w:val="000000"/>
          <w:sz w:val="24"/>
        </w:rPr>
        <w:t xml:space="preserve">367, -20eV. The internal standard used in all analyses was </w:t>
      </w:r>
      <w:proofErr w:type="spellStart"/>
      <w:r w:rsidRPr="00AC6852">
        <w:rPr>
          <w:color w:val="000000"/>
          <w:sz w:val="24"/>
        </w:rPr>
        <w:t>tolbutamide</w:t>
      </w:r>
      <w:proofErr w:type="spellEnd"/>
      <w:r w:rsidRPr="00AC6852">
        <w:rPr>
          <w:color w:val="000000"/>
          <w:sz w:val="24"/>
        </w:rPr>
        <w:t xml:space="preserve"> in negative ion mode (m/z 269 &gt; 170, -30eV) and </w:t>
      </w:r>
      <w:proofErr w:type="spellStart"/>
      <w:r w:rsidRPr="00AC6852">
        <w:rPr>
          <w:color w:val="000000"/>
          <w:sz w:val="24"/>
        </w:rPr>
        <w:t>carbamazapine</w:t>
      </w:r>
      <w:proofErr w:type="spellEnd"/>
      <w:r w:rsidRPr="00AC6852">
        <w:rPr>
          <w:color w:val="000000"/>
          <w:sz w:val="24"/>
        </w:rPr>
        <w:t xml:space="preserve"> in positive ion mode (m/z 237 &gt; 194, 30eV).</w:t>
      </w:r>
    </w:p>
    <w:p w:rsidR="00AC6852" w:rsidRDefault="00AC6852">
      <w:pPr>
        <w:rPr>
          <w:color w:val="000000"/>
          <w:sz w:val="24"/>
        </w:rPr>
      </w:pPr>
    </w:p>
    <w:p w:rsidR="00AC6852" w:rsidRPr="00AC6852" w:rsidRDefault="00AC6852">
      <w:pPr>
        <w:rPr>
          <w:rFonts w:ascii="Times New Roman" w:hAnsi="Times New Roman"/>
          <w:bCs/>
          <w:sz w:val="24"/>
          <w:szCs w:val="24"/>
          <w:lang w:eastAsia="ja-JP"/>
        </w:rPr>
      </w:pPr>
    </w:p>
    <w:p w:rsidR="00AC6852" w:rsidRDefault="00AC6852">
      <w:pPr>
        <w:rPr>
          <w:rFonts w:ascii="Times New Roman" w:hAnsi="Times New Roman"/>
          <w:bCs/>
          <w:sz w:val="24"/>
          <w:szCs w:val="24"/>
          <w:lang w:eastAsia="ja-JP"/>
        </w:rPr>
      </w:pPr>
      <w:bookmarkStart w:id="0" w:name="_GoBack"/>
      <w:bookmarkEnd w:id="0"/>
      <w:r>
        <w:rPr>
          <w:rFonts w:ascii="Times New Roman" w:hAnsi="Times New Roman"/>
          <w:bCs/>
          <w:sz w:val="24"/>
          <w:szCs w:val="24"/>
          <w:lang w:eastAsia="ja-JP"/>
        </w:rPr>
        <w:br w:type="page"/>
      </w:r>
    </w:p>
    <w:p w:rsidR="009F4B32" w:rsidRPr="009F4B32" w:rsidRDefault="009F4B32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bCs/>
          <w:sz w:val="24"/>
          <w:szCs w:val="24"/>
          <w:lang w:eastAsia="ja-JP"/>
        </w:rPr>
      </w:pPr>
      <w:r w:rsidRPr="009F4B32">
        <w:rPr>
          <w:rFonts w:ascii="Times New Roman" w:hAnsi="Times New Roman"/>
          <w:b/>
          <w:bCs/>
          <w:sz w:val="24"/>
          <w:szCs w:val="24"/>
          <w:lang w:eastAsia="ja-JP"/>
        </w:rPr>
        <w:lastRenderedPageBreak/>
        <w:t>Derivation of Equation 2</w:t>
      </w:r>
    </w:p>
    <w:p w:rsidR="009F4B32" w:rsidRPr="005A0A1E" w:rsidRDefault="009F4B32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eastAsia="ja-JP"/>
        </w:rPr>
      </w:pPr>
      <w:r>
        <w:rPr>
          <w:rFonts w:ascii="Times New Roman" w:hAnsi="Times New Roman"/>
          <w:bCs/>
          <w:sz w:val="24"/>
          <w:szCs w:val="24"/>
          <w:lang w:eastAsia="ja-JP"/>
        </w:rPr>
        <w:t xml:space="preserve"> For OATP substrates, hepatic clearance is determined by permeability-limited disposition, which is defined by extended-clearance term.</w:t>
      </w:r>
    </w:p>
    <w:p w:rsidR="00841C3B" w:rsidRPr="00976979" w:rsidRDefault="009F4B32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position w:val="-32"/>
          <w:sz w:val="24"/>
          <w:szCs w:val="24"/>
        </w:rPr>
      </w:pPr>
      <w:r w:rsidRPr="008C413C">
        <w:rPr>
          <w:rFonts w:ascii="Times New Roman" w:hAnsi="Times New Roman"/>
          <w:position w:val="-32"/>
          <w:sz w:val="24"/>
          <w:szCs w:val="24"/>
        </w:rPr>
        <w:object w:dxaOrig="5620" w:dyaOrig="7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81.25pt;height:36.75pt" o:ole="">
            <v:imagedata r:id="rId9" o:title=""/>
          </v:shape>
          <o:OLEObject Type="Embed" ProgID="Equation.3" ShapeID="_x0000_i1025" DrawAspect="Content" ObjectID="_1468752484" r:id="rId10"/>
        </w:object>
      </w:r>
    </w:p>
    <w:p w:rsidR="00841C3B" w:rsidRPr="00976979" w:rsidRDefault="00841C3B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position w:val="-32"/>
          <w:sz w:val="24"/>
          <w:szCs w:val="24"/>
        </w:rPr>
      </w:pPr>
      <w:r w:rsidRPr="00976979">
        <w:rPr>
          <w:rFonts w:ascii="Times New Roman" w:hAnsi="Times New Roman"/>
          <w:position w:val="-14"/>
          <w:sz w:val="24"/>
          <w:szCs w:val="24"/>
        </w:rPr>
        <w:object w:dxaOrig="3760" w:dyaOrig="380">
          <v:shape id="_x0000_i1026" type="#_x0000_t75" style="width:189pt;height:20.25pt" o:ole="">
            <v:imagedata r:id="rId11" o:title=""/>
          </v:shape>
          <o:OLEObject Type="Embed" ProgID="Equation.3" ShapeID="_x0000_i1026" DrawAspect="Content" ObjectID="_1468752485" r:id="rId12"/>
        </w:object>
      </w:r>
    </w:p>
    <w:p w:rsidR="00841C3B" w:rsidRPr="00976979" w:rsidRDefault="00841C3B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position w:val="-32"/>
          <w:sz w:val="24"/>
          <w:szCs w:val="24"/>
        </w:rPr>
      </w:pPr>
      <w:r w:rsidRPr="00976979">
        <w:rPr>
          <w:rFonts w:ascii="Times New Roman" w:hAnsi="Times New Roman"/>
          <w:position w:val="-14"/>
          <w:sz w:val="24"/>
          <w:szCs w:val="24"/>
        </w:rPr>
        <w:object w:dxaOrig="2960" w:dyaOrig="380">
          <v:shape id="_x0000_i1027" type="#_x0000_t75" style="width:149.25pt;height:20.25pt" o:ole="">
            <v:imagedata r:id="rId13" o:title=""/>
          </v:shape>
          <o:OLEObject Type="Embed" ProgID="Equation.3" ShapeID="_x0000_i1027" DrawAspect="Content" ObjectID="_1468752486" r:id="rId14"/>
        </w:object>
      </w:r>
      <w:r w:rsidRPr="00976979">
        <w:rPr>
          <w:rFonts w:ascii="Times New Roman" w:hAnsi="Times New Roman"/>
          <w:position w:val="-32"/>
          <w:sz w:val="24"/>
          <w:szCs w:val="24"/>
        </w:rPr>
        <w:t xml:space="preserve"> </w:t>
      </w:r>
    </w:p>
    <w:p w:rsidR="00841C3B" w:rsidRDefault="00841C3B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eastAsia="ja-JP"/>
        </w:rPr>
      </w:pPr>
      <w:proofErr w:type="gramStart"/>
      <w:r>
        <w:rPr>
          <w:rFonts w:ascii="Times New Roman" w:hAnsi="Times New Roman"/>
          <w:bCs/>
          <w:sz w:val="24"/>
          <w:szCs w:val="24"/>
          <w:lang w:eastAsia="ja-JP"/>
        </w:rPr>
        <w:t>w</w:t>
      </w:r>
      <w:r w:rsidRPr="005A0A1E">
        <w:rPr>
          <w:rFonts w:ascii="Times New Roman" w:hAnsi="Times New Roman"/>
          <w:bCs/>
          <w:sz w:val="24"/>
          <w:szCs w:val="24"/>
          <w:lang w:eastAsia="ja-JP"/>
        </w:rPr>
        <w:t>here</w:t>
      </w:r>
      <w:proofErr w:type="gramEnd"/>
      <w:r>
        <w:rPr>
          <w:rFonts w:ascii="Times New Roman" w:hAnsi="Times New Roman"/>
          <w:bCs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  <w:lang w:eastAsia="ja-JP"/>
        </w:rPr>
        <w:t>PS</w:t>
      </w:r>
      <w:r w:rsidRPr="00293F63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uptake</w:t>
      </w:r>
      <w:proofErr w:type="spellEnd"/>
      <w:r>
        <w:rPr>
          <w:rFonts w:ascii="Times New Roman" w:hAnsi="Times New Roman"/>
          <w:bCs/>
          <w:sz w:val="24"/>
          <w:szCs w:val="24"/>
          <w:lang w:eastAsia="ja-JP"/>
        </w:rPr>
        <w:t xml:space="preserve"> and </w:t>
      </w:r>
      <w:proofErr w:type="spellStart"/>
      <w:r>
        <w:rPr>
          <w:rFonts w:ascii="Times New Roman" w:hAnsi="Times New Roman"/>
          <w:bCs/>
          <w:sz w:val="24"/>
          <w:szCs w:val="24"/>
          <w:lang w:eastAsia="ja-JP"/>
        </w:rPr>
        <w:t>PS</w:t>
      </w:r>
      <w:r w:rsidRPr="00293F63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efflux</w:t>
      </w:r>
      <w:proofErr w:type="spellEnd"/>
      <w:r>
        <w:rPr>
          <w:rFonts w:ascii="Times New Roman" w:hAnsi="Times New Roman"/>
          <w:bCs/>
          <w:sz w:val="24"/>
          <w:szCs w:val="24"/>
          <w:lang w:eastAsia="ja-JP"/>
        </w:rPr>
        <w:t xml:space="preserve"> are the uptake and efflux intrinsic clearances across the sinusoidal membrane.  </w:t>
      </w:r>
      <w:proofErr w:type="spellStart"/>
      <w:r>
        <w:rPr>
          <w:rFonts w:ascii="Times New Roman" w:hAnsi="Times New Roman"/>
          <w:bCs/>
          <w:sz w:val="24"/>
          <w:szCs w:val="24"/>
          <w:lang w:eastAsia="ja-JP"/>
        </w:rPr>
        <w:t>PS</w:t>
      </w:r>
      <w:r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influx</w:t>
      </w:r>
      <w:proofErr w:type="gramStart"/>
      <w:r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,a</w:t>
      </w:r>
      <w:r w:rsidRPr="00957F84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ctive</w:t>
      </w:r>
      <w:proofErr w:type="spellEnd"/>
      <w:proofErr w:type="gramEnd"/>
      <w:r>
        <w:rPr>
          <w:rFonts w:ascii="Times New Roman" w:hAnsi="Times New Roman"/>
          <w:bCs/>
          <w:sz w:val="24"/>
          <w:szCs w:val="24"/>
          <w:lang w:eastAsia="ja-JP"/>
        </w:rPr>
        <w:t xml:space="preserve">, </w:t>
      </w:r>
      <w:proofErr w:type="spellStart"/>
      <w:r>
        <w:rPr>
          <w:rFonts w:ascii="Times New Roman" w:hAnsi="Times New Roman"/>
          <w:bCs/>
          <w:sz w:val="24"/>
          <w:szCs w:val="24"/>
          <w:lang w:eastAsia="ja-JP"/>
        </w:rPr>
        <w:t>PS</w:t>
      </w:r>
      <w:r w:rsidRPr="00293F63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efflux,</w:t>
      </w:r>
      <w:r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a</w:t>
      </w:r>
      <w:r w:rsidRPr="00957F84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ctive</w:t>
      </w:r>
      <w:proofErr w:type="spellEnd"/>
      <w:r>
        <w:rPr>
          <w:rFonts w:ascii="Times New Roman" w:hAnsi="Times New Roman"/>
          <w:bCs/>
          <w:sz w:val="24"/>
          <w:szCs w:val="24"/>
          <w:lang w:eastAsia="ja-JP"/>
        </w:rPr>
        <w:t xml:space="preserve"> and </w:t>
      </w:r>
      <w:proofErr w:type="spellStart"/>
      <w:r>
        <w:rPr>
          <w:rFonts w:ascii="Times New Roman" w:hAnsi="Times New Roman"/>
          <w:bCs/>
          <w:sz w:val="24"/>
          <w:szCs w:val="24"/>
          <w:lang w:eastAsia="ja-JP"/>
        </w:rPr>
        <w:t>PS</w:t>
      </w:r>
      <w:r w:rsidRPr="00957F84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pd</w:t>
      </w:r>
      <w:proofErr w:type="spellEnd"/>
      <w:r>
        <w:rPr>
          <w:rFonts w:ascii="Times New Roman" w:hAnsi="Times New Roman"/>
          <w:bCs/>
          <w:sz w:val="24"/>
          <w:szCs w:val="24"/>
          <w:lang w:eastAsia="ja-JP"/>
        </w:rPr>
        <w:t xml:space="preserve"> are sinusoidal active uptake, active efflux and </w:t>
      </w:r>
      <w:r w:rsidRPr="00A34B36">
        <w:rPr>
          <w:rFonts w:ascii="Times New Roman" w:hAnsi="Times New Roman"/>
          <w:bCs/>
          <w:sz w:val="24"/>
          <w:szCs w:val="24"/>
          <w:lang w:eastAsia="ja-JP"/>
        </w:rPr>
        <w:t xml:space="preserve">passive diffusion intrinsic clearances, respectively. </w:t>
      </w:r>
      <w:proofErr w:type="spellStart"/>
      <w:r w:rsidRPr="00A34B36">
        <w:rPr>
          <w:rFonts w:ascii="Times New Roman" w:hAnsi="Times New Roman"/>
          <w:bCs/>
          <w:sz w:val="24"/>
          <w:szCs w:val="24"/>
          <w:lang w:eastAsia="ja-JP"/>
        </w:rPr>
        <w:t>CL</w:t>
      </w:r>
      <w:r w:rsidRPr="00A34B3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int</w:t>
      </w:r>
      <w:proofErr w:type="gramStart"/>
      <w:r w:rsidRPr="00A34B3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,CYP</w:t>
      </w:r>
      <w:proofErr w:type="spellEnd"/>
      <w:proofErr w:type="gramEnd"/>
      <w:r w:rsidRPr="00A34B3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 xml:space="preserve"> </w:t>
      </w:r>
      <w:r w:rsidRPr="00A34B36">
        <w:rPr>
          <w:rFonts w:ascii="Times New Roman" w:hAnsi="Times New Roman"/>
          <w:bCs/>
          <w:sz w:val="24"/>
          <w:szCs w:val="24"/>
          <w:lang w:eastAsia="ja-JP"/>
        </w:rPr>
        <w:t xml:space="preserve">and </w:t>
      </w:r>
      <w:proofErr w:type="spellStart"/>
      <w:r w:rsidRPr="00A34B36">
        <w:rPr>
          <w:rFonts w:ascii="Times New Roman" w:hAnsi="Times New Roman"/>
          <w:bCs/>
          <w:sz w:val="24"/>
          <w:szCs w:val="24"/>
          <w:lang w:eastAsia="ja-JP"/>
        </w:rPr>
        <w:t>CL</w:t>
      </w:r>
      <w:r w:rsidRPr="00A34B3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int,</w:t>
      </w:r>
      <w:r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bile</w:t>
      </w:r>
      <w:proofErr w:type="spellEnd"/>
      <w:r w:rsidRPr="00A34B36">
        <w:rPr>
          <w:rFonts w:ascii="Times New Roman" w:hAnsi="Times New Roman"/>
          <w:bCs/>
          <w:sz w:val="24"/>
          <w:szCs w:val="24"/>
          <w:lang w:eastAsia="ja-JP"/>
        </w:rPr>
        <w:t xml:space="preserve"> are metabolic </w:t>
      </w:r>
      <w:r>
        <w:rPr>
          <w:rFonts w:ascii="Times New Roman" w:hAnsi="Times New Roman"/>
          <w:bCs/>
          <w:sz w:val="24"/>
          <w:szCs w:val="24"/>
          <w:lang w:eastAsia="ja-JP"/>
        </w:rPr>
        <w:t xml:space="preserve">and biliary </w:t>
      </w:r>
      <w:r w:rsidRPr="00A34B36">
        <w:rPr>
          <w:rFonts w:ascii="Times New Roman" w:hAnsi="Times New Roman"/>
          <w:bCs/>
          <w:sz w:val="24"/>
          <w:szCs w:val="24"/>
          <w:lang w:eastAsia="ja-JP"/>
        </w:rPr>
        <w:t>intrinsic clearance</w:t>
      </w:r>
      <w:r>
        <w:rPr>
          <w:rFonts w:ascii="Times New Roman" w:hAnsi="Times New Roman"/>
          <w:bCs/>
          <w:sz w:val="24"/>
          <w:szCs w:val="24"/>
          <w:lang w:eastAsia="ja-JP"/>
        </w:rPr>
        <w:t>s.</w:t>
      </w:r>
      <w:r w:rsidR="009F4B32">
        <w:rPr>
          <w:rFonts w:ascii="Times New Roman" w:hAnsi="Times New Roman"/>
          <w:bCs/>
          <w:sz w:val="24"/>
          <w:szCs w:val="24"/>
          <w:lang w:eastAsia="ja-JP"/>
        </w:rPr>
        <w:t xml:space="preserve"> </w:t>
      </w:r>
      <w:proofErr w:type="spellStart"/>
      <w:r w:rsidR="009F4B32" w:rsidRPr="00A34B36">
        <w:rPr>
          <w:rFonts w:ascii="Times New Roman" w:hAnsi="Times New Roman"/>
          <w:bCs/>
          <w:sz w:val="24"/>
          <w:szCs w:val="24"/>
          <w:lang w:eastAsia="ja-JP"/>
        </w:rPr>
        <w:t>SF</w:t>
      </w:r>
      <w:r w:rsidR="009F4B32" w:rsidRPr="00A34B3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active</w:t>
      </w:r>
      <w:proofErr w:type="spellEnd"/>
      <w:r w:rsidR="009F4B32" w:rsidRPr="00A34B36">
        <w:rPr>
          <w:rFonts w:ascii="Times New Roman" w:hAnsi="Times New Roman"/>
          <w:bCs/>
          <w:sz w:val="24"/>
          <w:szCs w:val="24"/>
          <w:lang w:eastAsia="ja-JP"/>
        </w:rPr>
        <w:t xml:space="preserve"> represents empirical scaling factor for active uptake estimated by matching the </w:t>
      </w:r>
      <w:r w:rsidR="009F4B32" w:rsidRPr="00A34B36">
        <w:rPr>
          <w:rFonts w:ascii="Times New Roman" w:hAnsi="Times New Roman"/>
          <w:bCs/>
          <w:i/>
          <w:sz w:val="24"/>
          <w:szCs w:val="24"/>
          <w:lang w:eastAsia="ja-JP"/>
        </w:rPr>
        <w:t>in vitro</w:t>
      </w:r>
      <w:r w:rsidR="009F4B32" w:rsidRPr="00A34B36">
        <w:rPr>
          <w:rFonts w:ascii="Times New Roman" w:hAnsi="Times New Roman"/>
          <w:bCs/>
          <w:sz w:val="24"/>
          <w:szCs w:val="24"/>
          <w:lang w:eastAsia="ja-JP"/>
        </w:rPr>
        <w:t xml:space="preserve"> </w:t>
      </w:r>
      <w:proofErr w:type="spellStart"/>
      <w:r w:rsidR="009F4B32" w:rsidRPr="00A34B36">
        <w:rPr>
          <w:rFonts w:ascii="Times New Roman" w:hAnsi="Times New Roman"/>
          <w:bCs/>
          <w:sz w:val="24"/>
          <w:szCs w:val="24"/>
          <w:lang w:eastAsia="ja-JP"/>
        </w:rPr>
        <w:t>CL</w:t>
      </w:r>
      <w:r w:rsidR="009F4B32" w:rsidRPr="00A34B3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int</w:t>
      </w:r>
      <w:proofErr w:type="gramStart"/>
      <w:r w:rsidR="009F4B32" w:rsidRPr="00A34B3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,h</w:t>
      </w:r>
      <w:proofErr w:type="spellEnd"/>
      <w:proofErr w:type="gramEnd"/>
      <w:r w:rsidR="009F4B32" w:rsidRPr="00A34B36">
        <w:rPr>
          <w:rFonts w:ascii="Times New Roman" w:hAnsi="Times New Roman"/>
          <w:bCs/>
          <w:sz w:val="24"/>
          <w:szCs w:val="24"/>
          <w:lang w:eastAsia="ja-JP"/>
        </w:rPr>
        <w:t xml:space="preserve"> to the </w:t>
      </w:r>
      <w:r w:rsidR="009F4B32" w:rsidRPr="00A34B36">
        <w:rPr>
          <w:rFonts w:ascii="Times New Roman" w:hAnsi="Times New Roman"/>
          <w:bCs/>
          <w:i/>
          <w:sz w:val="24"/>
          <w:szCs w:val="24"/>
          <w:lang w:eastAsia="ja-JP"/>
        </w:rPr>
        <w:t>in</w:t>
      </w:r>
      <w:r w:rsidR="009F4B32" w:rsidRPr="00516B60">
        <w:rPr>
          <w:rFonts w:ascii="Times New Roman" w:hAnsi="Times New Roman"/>
          <w:bCs/>
          <w:i/>
          <w:sz w:val="24"/>
          <w:szCs w:val="24"/>
          <w:lang w:eastAsia="ja-JP"/>
        </w:rPr>
        <w:t xml:space="preserve"> vivo</w:t>
      </w:r>
      <w:r w:rsidR="009F4B32">
        <w:rPr>
          <w:rFonts w:ascii="Times New Roman" w:hAnsi="Times New Roman"/>
          <w:bCs/>
          <w:sz w:val="24"/>
          <w:szCs w:val="24"/>
          <w:lang w:eastAsia="ja-JP"/>
        </w:rPr>
        <w:t xml:space="preserve"> </w:t>
      </w:r>
      <w:proofErr w:type="spellStart"/>
      <w:r w:rsidR="009F4B32">
        <w:rPr>
          <w:rFonts w:ascii="Times New Roman" w:hAnsi="Times New Roman"/>
          <w:bCs/>
          <w:sz w:val="24"/>
          <w:szCs w:val="24"/>
          <w:lang w:eastAsia="ja-JP"/>
        </w:rPr>
        <w:t>CL</w:t>
      </w:r>
      <w:r w:rsidR="009F4B32" w:rsidRPr="009D4B56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int,h</w:t>
      </w:r>
      <w:proofErr w:type="spellEnd"/>
      <w:r w:rsidR="009F4B32">
        <w:rPr>
          <w:rFonts w:ascii="Times New Roman" w:hAnsi="Times New Roman"/>
          <w:bCs/>
          <w:sz w:val="24"/>
          <w:szCs w:val="24"/>
          <w:lang w:eastAsia="ja-JP"/>
        </w:rPr>
        <w:t xml:space="preserve">, obtained from </w:t>
      </w:r>
      <w:r w:rsidR="001108AA">
        <w:rPr>
          <w:rFonts w:ascii="Times New Roman" w:hAnsi="Times New Roman"/>
          <w:bCs/>
          <w:sz w:val="24"/>
          <w:szCs w:val="24"/>
          <w:lang w:eastAsia="ja-JP"/>
        </w:rPr>
        <w:t>clinical</w:t>
      </w:r>
      <w:r w:rsidR="009F4B32">
        <w:rPr>
          <w:rFonts w:ascii="Times New Roman" w:hAnsi="Times New Roman"/>
          <w:bCs/>
          <w:sz w:val="24"/>
          <w:szCs w:val="24"/>
          <w:lang w:eastAsia="ja-JP"/>
        </w:rPr>
        <w:t xml:space="preserve"> </w:t>
      </w:r>
      <w:r w:rsidR="009F4B32" w:rsidRPr="006F3532">
        <w:rPr>
          <w:rFonts w:ascii="Times New Roman" w:hAnsi="Times New Roman"/>
          <w:bCs/>
          <w:sz w:val="24"/>
          <w:szCs w:val="24"/>
          <w:lang w:eastAsia="ja-JP"/>
        </w:rPr>
        <w:t>pharmacokinetics</w:t>
      </w:r>
      <w:r w:rsidR="009F4B32">
        <w:rPr>
          <w:rFonts w:ascii="Times New Roman" w:hAnsi="Times New Roman"/>
          <w:bCs/>
          <w:sz w:val="24"/>
          <w:szCs w:val="24"/>
          <w:lang w:eastAsia="ja-JP"/>
        </w:rPr>
        <w:t>.</w:t>
      </w:r>
      <w:r w:rsidR="006D4CDD">
        <w:rPr>
          <w:rFonts w:ascii="Times New Roman" w:hAnsi="Times New Roman"/>
          <w:bCs/>
          <w:sz w:val="24"/>
          <w:szCs w:val="24"/>
          <w:lang w:eastAsia="ja-JP"/>
        </w:rPr>
        <w:t xml:space="preserve"> The primarily assumption here is accurate in vitro-in vivo translation of </w:t>
      </w:r>
      <w:proofErr w:type="spellStart"/>
      <w:r w:rsidR="006D4CDD">
        <w:rPr>
          <w:rFonts w:ascii="Times New Roman" w:hAnsi="Times New Roman"/>
          <w:bCs/>
          <w:sz w:val="24"/>
          <w:szCs w:val="24"/>
          <w:lang w:eastAsia="ja-JP"/>
        </w:rPr>
        <w:t>CL</w:t>
      </w:r>
      <w:r w:rsidR="006D4CDD" w:rsidRPr="006D4CDD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int,CYP</w:t>
      </w:r>
      <w:proofErr w:type="spellEnd"/>
      <w:r w:rsidR="006D4CDD">
        <w:rPr>
          <w:rFonts w:ascii="Times New Roman" w:hAnsi="Times New Roman"/>
          <w:bCs/>
          <w:sz w:val="24"/>
          <w:szCs w:val="24"/>
          <w:lang w:eastAsia="ja-JP"/>
        </w:rPr>
        <w:t xml:space="preserve"> and </w:t>
      </w:r>
      <w:proofErr w:type="spellStart"/>
      <w:r w:rsidR="006D4CDD">
        <w:rPr>
          <w:rFonts w:ascii="Times New Roman" w:hAnsi="Times New Roman"/>
          <w:bCs/>
          <w:sz w:val="24"/>
          <w:szCs w:val="24"/>
          <w:lang w:eastAsia="ja-JP"/>
        </w:rPr>
        <w:t>CL</w:t>
      </w:r>
      <w:r w:rsidR="006D4CDD" w:rsidRPr="006D4CDD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int,bile</w:t>
      </w:r>
      <w:proofErr w:type="spellEnd"/>
      <w:r w:rsidR="006D4CDD">
        <w:rPr>
          <w:rFonts w:ascii="Times New Roman" w:hAnsi="Times New Roman"/>
          <w:bCs/>
          <w:sz w:val="24"/>
          <w:szCs w:val="24"/>
          <w:lang w:eastAsia="ja-JP"/>
        </w:rPr>
        <w:t xml:space="preserve"> determined experimentally using HLM and SCHH systems.</w:t>
      </w:r>
    </w:p>
    <w:p w:rsidR="00841C3B" w:rsidRPr="00293F63" w:rsidRDefault="00841C3B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eastAsia="ja-JP"/>
        </w:rPr>
      </w:pPr>
      <w:r>
        <w:rPr>
          <w:rFonts w:ascii="Times New Roman" w:hAnsi="Times New Roman"/>
          <w:bCs/>
          <w:sz w:val="24"/>
          <w:szCs w:val="24"/>
          <w:lang w:eastAsia="ja-JP"/>
        </w:rPr>
        <w:t>Assuming active efflux across sinusoidal membrane (</w:t>
      </w:r>
      <w:proofErr w:type="spellStart"/>
      <w:r>
        <w:rPr>
          <w:rFonts w:ascii="Times New Roman" w:hAnsi="Times New Roman"/>
          <w:bCs/>
          <w:sz w:val="24"/>
          <w:szCs w:val="24"/>
          <w:lang w:eastAsia="ja-JP"/>
        </w:rPr>
        <w:t>PS</w:t>
      </w:r>
      <w:r w:rsidRPr="00293F63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efflux</w:t>
      </w:r>
      <w:proofErr w:type="gramStart"/>
      <w:r w:rsidRPr="00293F63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,</w:t>
      </w:r>
      <w:r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a</w:t>
      </w:r>
      <w:r w:rsidRPr="00957F84">
        <w:rPr>
          <w:rFonts w:ascii="Times New Roman" w:hAnsi="Times New Roman"/>
          <w:bCs/>
          <w:sz w:val="24"/>
          <w:szCs w:val="24"/>
          <w:vertAlign w:val="subscript"/>
          <w:lang w:eastAsia="ja-JP"/>
        </w:rPr>
        <w:t>ctive</w:t>
      </w:r>
      <w:proofErr w:type="spellEnd"/>
      <w:proofErr w:type="gramEnd"/>
      <w:r>
        <w:rPr>
          <w:rFonts w:ascii="Times New Roman" w:hAnsi="Times New Roman"/>
          <w:bCs/>
          <w:sz w:val="24"/>
          <w:szCs w:val="24"/>
          <w:lang w:eastAsia="ja-JP"/>
        </w:rPr>
        <w:t xml:space="preserve">) is negligible, </w:t>
      </w:r>
      <w:r w:rsidR="009F4B32">
        <w:rPr>
          <w:rFonts w:ascii="Times New Roman" w:hAnsi="Times New Roman"/>
          <w:bCs/>
          <w:sz w:val="24"/>
          <w:szCs w:val="24"/>
          <w:lang w:eastAsia="ja-JP"/>
        </w:rPr>
        <w:t>above equation</w:t>
      </w:r>
      <w:r>
        <w:rPr>
          <w:rFonts w:ascii="Times New Roman" w:hAnsi="Times New Roman"/>
          <w:bCs/>
          <w:sz w:val="24"/>
          <w:szCs w:val="24"/>
          <w:lang w:eastAsia="ja-JP"/>
        </w:rPr>
        <w:t xml:space="preserve"> can be rewritten as:</w:t>
      </w:r>
    </w:p>
    <w:p w:rsidR="001900FA" w:rsidRDefault="009F4B32" w:rsidP="00841C3B">
      <w:pPr>
        <w:autoSpaceDE w:val="0"/>
        <w:autoSpaceDN w:val="0"/>
        <w:adjustRightInd w:val="0"/>
        <w:spacing w:after="0" w:line="360" w:lineRule="auto"/>
        <w:rPr>
          <w:rFonts w:ascii="Times New Roman" w:hAnsi="Times New Roman"/>
          <w:bCs/>
          <w:sz w:val="24"/>
          <w:szCs w:val="24"/>
          <w:lang w:eastAsia="ja-JP"/>
        </w:rPr>
      </w:pPr>
      <w:r w:rsidRPr="008C413C">
        <w:rPr>
          <w:rFonts w:ascii="Times New Roman" w:hAnsi="Times New Roman"/>
          <w:position w:val="-32"/>
          <w:sz w:val="24"/>
          <w:szCs w:val="24"/>
        </w:rPr>
        <w:object w:dxaOrig="7540" w:dyaOrig="760">
          <v:shape id="_x0000_i1028" type="#_x0000_t75" style="width:378.75pt;height:36.75pt" o:ole="">
            <v:imagedata r:id="rId15" o:title=""/>
          </v:shape>
          <o:OLEObject Type="Embed" ProgID="Equation.3" ShapeID="_x0000_i1028" DrawAspect="Content" ObjectID="_1468752487" r:id="rId16"/>
        </w:object>
      </w:r>
    </w:p>
    <w:p w:rsidR="001900FA" w:rsidRDefault="001900FA" w:rsidP="001900FA">
      <w:pPr>
        <w:rPr>
          <w:rFonts w:ascii="Times New Roman" w:hAnsi="Times New Roman"/>
          <w:sz w:val="24"/>
          <w:szCs w:val="24"/>
          <w:lang w:eastAsia="ja-JP"/>
        </w:rPr>
      </w:pPr>
    </w:p>
    <w:p w:rsidR="00841C3B" w:rsidRDefault="001900FA" w:rsidP="001900FA">
      <w:pPr>
        <w:tabs>
          <w:tab w:val="left" w:pos="2973"/>
        </w:tabs>
        <w:rPr>
          <w:rFonts w:ascii="Times New Roman" w:hAnsi="Times New Roman"/>
          <w:sz w:val="24"/>
          <w:szCs w:val="24"/>
          <w:lang w:eastAsia="ja-JP"/>
        </w:rPr>
      </w:pPr>
      <w:r>
        <w:rPr>
          <w:rFonts w:ascii="Times New Roman" w:hAnsi="Times New Roman"/>
          <w:sz w:val="24"/>
          <w:szCs w:val="24"/>
          <w:lang w:eastAsia="ja-JP"/>
        </w:rPr>
        <w:tab/>
      </w:r>
    </w:p>
    <w:p w:rsidR="001900FA" w:rsidRDefault="001900FA">
      <w:pPr>
        <w:rPr>
          <w:rFonts w:ascii="Times New Roman" w:hAnsi="Times New Roman"/>
          <w:sz w:val="24"/>
          <w:szCs w:val="24"/>
          <w:lang w:eastAsia="ja-JP"/>
        </w:rPr>
      </w:pPr>
      <w:r>
        <w:rPr>
          <w:rFonts w:ascii="Times New Roman" w:hAnsi="Times New Roman"/>
          <w:sz w:val="24"/>
          <w:szCs w:val="24"/>
          <w:lang w:eastAsia="ja-JP"/>
        </w:rPr>
        <w:br w:type="page"/>
      </w:r>
    </w:p>
    <w:p w:rsidR="001900FA" w:rsidRPr="001900FA" w:rsidRDefault="001900FA" w:rsidP="001900FA">
      <w:pPr>
        <w:tabs>
          <w:tab w:val="left" w:pos="2973"/>
        </w:tabs>
        <w:rPr>
          <w:rFonts w:ascii="Times New Roman" w:hAnsi="Times New Roman"/>
          <w:b/>
          <w:sz w:val="24"/>
          <w:szCs w:val="24"/>
          <w:lang w:eastAsia="ja-JP"/>
        </w:rPr>
      </w:pPr>
      <w:r w:rsidRPr="001900FA">
        <w:rPr>
          <w:rFonts w:ascii="Times New Roman" w:hAnsi="Times New Roman"/>
          <w:b/>
          <w:sz w:val="24"/>
          <w:szCs w:val="24"/>
          <w:lang w:eastAsia="ja-JP"/>
        </w:rPr>
        <w:lastRenderedPageBreak/>
        <w:t>Supplementary References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Amundsen R, Christensen H, Zabihyan B and Asberg A (2010) Cyclosporine A, but not tacrolimus, shows relevant inhibition of organic anion-transporting protein 1B1-mediated transport of atorvastatin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8</w:t>
      </w:r>
      <w:r w:rsidRPr="001900FA">
        <w:t>:1499-150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Asberg A, Hartmann A, Fjeldsa E, Bergan S and Holdaas H (2001) Bilateral pharmacokinetic interaction between cyclosporine A and atorvastatin in renal transplant recipients. </w:t>
      </w:r>
      <w:r w:rsidRPr="001900FA">
        <w:rPr>
          <w:i/>
        </w:rPr>
        <w:t>Am J Transplant</w:t>
      </w:r>
      <w:r w:rsidRPr="001900FA">
        <w:t xml:space="preserve"> </w:t>
      </w:r>
      <w:r w:rsidRPr="001900FA">
        <w:rPr>
          <w:b/>
        </w:rPr>
        <w:t>1</w:t>
      </w:r>
      <w:r w:rsidRPr="001900FA">
        <w:t>:382-38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Backman JT, Kyrklund C, Neuvonen M and Neuvonen PJ (2002) Gemfibrozil greatly increases plasma concentrations of cerivastatin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2</w:t>
      </w:r>
      <w:r w:rsidRPr="001900FA">
        <w:t>:685-69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Backman JT, Luurila H, Neuvonen M and Neuvonen PJ (2005) Rifampin markedly decreases and gemfibrozil increases the plasma concentrations of atorvastatin and its metabolite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8</w:t>
      </w:r>
      <w:r w:rsidRPr="001900FA">
        <w:t>:154-16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Bergman AJ, Burke J, Larson P, Johnson-Levonas AO, Reyderman L, Statkevich P, Kosoglou T, Greenberg HE, Kraft WK, Frick G, Murphy G, Gottesdiener K and Paolini JF (2006) Effects of ezetimibe on cyclosporine pharmacokinetics in healthy subjects. </w:t>
      </w:r>
      <w:r w:rsidRPr="001900FA">
        <w:rPr>
          <w:i/>
        </w:rPr>
        <w:t>J Clin Pharmacol</w:t>
      </w:r>
      <w:r w:rsidRPr="001900FA">
        <w:t xml:space="preserve"> </w:t>
      </w:r>
      <w:r w:rsidRPr="001900FA">
        <w:rPr>
          <w:b/>
        </w:rPr>
        <w:t>46</w:t>
      </w:r>
      <w:r w:rsidRPr="001900FA">
        <w:t>:321-32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Bidstrup TB, Stilling N, Damkier P, Scharling B, Thomsen MS and Brosen K (2004) Rifampicin seems to act as both an inducer and an inhibitor of the metabolism of repaglinide. </w:t>
      </w:r>
      <w:r w:rsidRPr="001900FA">
        <w:rPr>
          <w:i/>
        </w:rPr>
        <w:t>Eur J Clin Pharmacol</w:t>
      </w:r>
      <w:r w:rsidRPr="001900FA">
        <w:t xml:space="preserve"> </w:t>
      </w:r>
      <w:r w:rsidRPr="001900FA">
        <w:rPr>
          <w:b/>
        </w:rPr>
        <w:t>60</w:t>
      </w:r>
      <w:r w:rsidRPr="001900FA">
        <w:t>:109-11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Binet I, Wallnofer A, Weber C, Jones R and Thiel G (2000) Renal hemodynamics and pharmacokinetics of bosentan with and without cyclosporine A. </w:t>
      </w:r>
      <w:r w:rsidRPr="001900FA">
        <w:rPr>
          <w:i/>
        </w:rPr>
        <w:t>Kidney Int</w:t>
      </w:r>
      <w:r w:rsidRPr="001900FA">
        <w:t xml:space="preserve"> </w:t>
      </w:r>
      <w:r w:rsidRPr="001900FA">
        <w:rPr>
          <w:b/>
        </w:rPr>
        <w:t>57</w:t>
      </w:r>
      <w:r w:rsidRPr="001900FA">
        <w:t>:224-23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Chen Y, Zhang W, Huang WH, Tan ZR, Wang YC, Huang X and Zhou HH (2013) Effect of a single-dose rifampin on the pharmacokinetics of pitavastatin in healthy volunteers. </w:t>
      </w:r>
      <w:r w:rsidRPr="001900FA">
        <w:rPr>
          <w:i/>
        </w:rPr>
        <w:t>Eur J Clin Pharmacol</w:t>
      </w:r>
      <w:r w:rsidRPr="001900FA">
        <w:t>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Chu SY, Deaton R and Cavanaugh J (1992) Absolute bioavailability of clarithromycin after oral administration in humans. </w:t>
      </w:r>
      <w:r w:rsidRPr="001900FA">
        <w:rPr>
          <w:i/>
        </w:rPr>
        <w:t>Antimicrob Agents Chemother</w:t>
      </w:r>
      <w:r w:rsidRPr="001900FA">
        <w:t xml:space="preserve"> </w:t>
      </w:r>
      <w:r w:rsidRPr="001900FA">
        <w:rPr>
          <w:b/>
        </w:rPr>
        <w:t>36</w:t>
      </w:r>
      <w:r w:rsidRPr="001900FA">
        <w:t>:1147-115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Cooper KJ, Martin PD, Dane AL, Warwick MJ, Schneck DW and Cantarini MV (2003) Effect of itraconazole on the pharmacokinetics of rosuvastatin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3</w:t>
      </w:r>
      <w:r w:rsidRPr="001900FA">
        <w:t>:322-32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>Crestor Product label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Davey PG (1991) The pharmacokinetics of clarithromycin and its 14-OH metabolite. </w:t>
      </w:r>
      <w:r w:rsidRPr="001900FA">
        <w:rPr>
          <w:i/>
        </w:rPr>
        <w:t>J Hosp Infect</w:t>
      </w:r>
      <w:r w:rsidRPr="001900FA">
        <w:t xml:space="preserve"> </w:t>
      </w:r>
      <w:r w:rsidRPr="001900FA">
        <w:rPr>
          <w:b/>
        </w:rPr>
        <w:t>19 Suppl A</w:t>
      </w:r>
      <w:r w:rsidRPr="001900FA">
        <w:t>:29-3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Deng S, Chen XP, Cao D, Yin T, Dai ZY, Luo J, Tang L and Li YJ (2009) Effects of a concomitant single oral dose of rifampicin on the pharmacokinetics of pravastatin in a two-phase, randomized, single-blind, placebo-controlled, crossover study in healthy Chinese male subjects. </w:t>
      </w:r>
      <w:r w:rsidRPr="001900FA">
        <w:rPr>
          <w:i/>
        </w:rPr>
        <w:t>Clin Ther</w:t>
      </w:r>
      <w:r w:rsidRPr="001900FA">
        <w:t xml:space="preserve"> </w:t>
      </w:r>
      <w:r w:rsidRPr="001900FA">
        <w:rPr>
          <w:b/>
        </w:rPr>
        <w:t>31</w:t>
      </w:r>
      <w:r w:rsidRPr="001900FA">
        <w:t>:1256-126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Flesch G, Müller P and Lloyd P (1997) Absolute bioavailability and pharmacokinetics of valsartan, an angiotensin II receptor antagonist, in man. </w:t>
      </w:r>
      <w:r w:rsidRPr="001900FA">
        <w:rPr>
          <w:i/>
        </w:rPr>
        <w:t>Eur J Clin Pharmacol</w:t>
      </w:r>
      <w:r w:rsidRPr="001900FA">
        <w:t xml:space="preserve"> </w:t>
      </w:r>
      <w:r w:rsidRPr="001900FA">
        <w:rPr>
          <w:b/>
        </w:rPr>
        <w:t>52</w:t>
      </w:r>
      <w:r w:rsidRPr="001900FA">
        <w:t>:115-12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Gibson DM, Stern RH and Abel RB (1997) Absolute bioavailability of atorvastatin in man. </w:t>
      </w:r>
      <w:r w:rsidRPr="001900FA">
        <w:rPr>
          <w:i/>
        </w:rPr>
        <w:t>Pharm Res</w:t>
      </w:r>
      <w:r w:rsidRPr="001900FA">
        <w:t xml:space="preserve"> </w:t>
      </w:r>
      <w:r w:rsidRPr="001900FA">
        <w:rPr>
          <w:b/>
        </w:rPr>
        <w:t>14</w:t>
      </w:r>
      <w:r w:rsidRPr="001900FA">
        <w:t>:S25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asunuma T, Nakamura M and Yachi T (2003) The Drug-drug Interactions of Pitavastatin (NK-104), a Novel HMG-CoA Reductase Inhibitor and Cyclosporine. </w:t>
      </w:r>
      <w:r w:rsidRPr="001900FA">
        <w:rPr>
          <w:i/>
        </w:rPr>
        <w:t>Journal of Clinical Therapeutics &amp; Medicines</w:t>
      </w:r>
      <w:r w:rsidRPr="001900FA">
        <w:t xml:space="preserve"> </w:t>
      </w:r>
      <w:r w:rsidRPr="001900FA">
        <w:rPr>
          <w:b/>
        </w:rPr>
        <w:t>19</w:t>
      </w:r>
      <w:r w:rsidRPr="001900FA">
        <w:t>:381-38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lastRenderedPageBreak/>
        <w:t xml:space="preserve">Hatorp V, Hansen KT and Thomsen MS (2003) Influence of drugs interacting with CYP3A4 on the pharmacokinetics, pharmacodynamics, and safety of the prandial glucose regulator repaglinide. </w:t>
      </w:r>
      <w:r w:rsidRPr="001900FA">
        <w:rPr>
          <w:i/>
        </w:rPr>
        <w:t>J Clin Pharmacol</w:t>
      </w:r>
      <w:r w:rsidRPr="001900FA">
        <w:t xml:space="preserve"> </w:t>
      </w:r>
      <w:r w:rsidRPr="001900FA">
        <w:rPr>
          <w:b/>
        </w:rPr>
        <w:t>43</w:t>
      </w:r>
      <w:r w:rsidRPr="001900FA">
        <w:t>:649-66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atorp V, Oliver S and Su CA (1998) Bioavailability of repaglinide, a novel antidiabetic agent, administered orally in tablet or solution form or intravenously in healthy male volunteers. </w:t>
      </w:r>
      <w:r w:rsidRPr="001900FA">
        <w:rPr>
          <w:i/>
        </w:rPr>
        <w:t>Int J Clin Pharmacol Ther</w:t>
      </w:r>
      <w:r w:rsidRPr="001900FA">
        <w:t xml:space="preserve"> </w:t>
      </w:r>
      <w:r w:rsidRPr="001900FA">
        <w:rPr>
          <w:b/>
        </w:rPr>
        <w:t>36</w:t>
      </w:r>
      <w:r w:rsidRPr="001900FA">
        <w:t>:636-64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e YJ, Zhang W, Chen Y, Guo D, Tu JH, Xu LY, Tan ZR, Chen BL, Li Z, Zhou G, Yu BN, Kirchheiner J and Zhou HH (2009) Rifampicin alters atorvastatin plasma concentration on the basis of SLCO1B1 521T&gt;C polymorphism. </w:t>
      </w:r>
      <w:r w:rsidRPr="001900FA">
        <w:rPr>
          <w:i/>
        </w:rPr>
        <w:t>Clin Chim Acta</w:t>
      </w:r>
      <w:r w:rsidRPr="001900FA">
        <w:t xml:space="preserve"> </w:t>
      </w:r>
      <w:r w:rsidRPr="001900FA">
        <w:rPr>
          <w:b/>
        </w:rPr>
        <w:t>405</w:t>
      </w:r>
      <w:r w:rsidRPr="001900FA">
        <w:t>:49-52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edman M, Neuvonen PJ, Neuvonen M, Holmberg C and Antikainen M (2004) Pharmacokinetics and pharmacodynamics of pravastatin in pediatric and adolescent cardiac transplant recipients on a regimen of triple immunosuppression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5</w:t>
      </w:r>
      <w:r w:rsidRPr="001900FA">
        <w:t>:101-10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ermann M, Asberg A, Christensen H, Holdaas H, Hartmann A and Reubsaet JL (2004) Substantially elevated levels of atorvastatin and metabolites in cyclosporine-treated renal transplant recipient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6</w:t>
      </w:r>
      <w:r w:rsidRPr="001900FA">
        <w:t>:388-39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eykants J, Van Peer A, Van de Velde V, Van Rooy P, Meuldermans W, Lavrijsen K, Woestenborghs R, Van Cutsem J and Cauwenbergh G (1989) The clinical pharmacokinetics of itraconazole: an overview. </w:t>
      </w:r>
      <w:r w:rsidRPr="001900FA">
        <w:rPr>
          <w:i/>
        </w:rPr>
        <w:t>Mycoses</w:t>
      </w:r>
      <w:r w:rsidRPr="001900FA">
        <w:t xml:space="preserve"> </w:t>
      </w:r>
      <w:r w:rsidRPr="001900FA">
        <w:rPr>
          <w:b/>
        </w:rPr>
        <w:t>32 Suppl 1</w:t>
      </w:r>
      <w:r w:rsidRPr="001900FA">
        <w:t>:67-8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irano M, Maeda K, Shitara Y and Sugiyama Y (2006) Drug-drug interaction between pitavastatin and various drugs via OATP1B1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4</w:t>
      </w:r>
      <w:r w:rsidRPr="001900FA">
        <w:t>:1229-123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onkalammi J, Niemi M, Neuvonen PJ and Backman JT (2011a) Dose-dependent interaction between gemfibrozil and repaglinide in humans: strong inhibition of CYP2C8 with subtherapeutic gemfibrozil doses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9</w:t>
      </w:r>
      <w:r w:rsidRPr="001900FA">
        <w:t>:1977-198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onkalammi J, Niemi M, Neuvonen PJ and Backman JT (2011b) Mechanism-based inactivation of CYP2C8 by gemfibrozil occurs rapidly in human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89</w:t>
      </w:r>
      <w:r w:rsidRPr="001900FA">
        <w:t>:579-58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Honkalammi J, Niemi M, Neuvonen PJ and Backman JT (2012) Gemfibrozil is a strong inactivator of CYP2C8 in very small multiple dose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91</w:t>
      </w:r>
      <w:r w:rsidRPr="001900FA">
        <w:t>:846-855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Isoherranen N, Kunze KL, Allen KE, Nelson WL and Thummel KE (2004) Role of itraconazole metabolites in CYP3A4 inhibition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2</w:t>
      </w:r>
      <w:r w:rsidRPr="001900FA">
        <w:t>:1121-113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Jacobson TA (2004) Comparative pharmacokinetic interaction profiles of pravastatin, simvastatin, and atorvastatin when coadministered with cytochrome P450 inhibitors. </w:t>
      </w:r>
      <w:r w:rsidRPr="001900FA">
        <w:rPr>
          <w:i/>
        </w:rPr>
        <w:t>Am J Cardiol</w:t>
      </w:r>
      <w:r w:rsidRPr="001900FA">
        <w:t xml:space="preserve"> </w:t>
      </w:r>
      <w:r w:rsidRPr="001900FA">
        <w:rPr>
          <w:b/>
        </w:rPr>
        <w:t>94</w:t>
      </w:r>
      <w:r w:rsidRPr="001900FA">
        <w:t>:1140-114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Jonsson A, Chan JC, Rydberg T, Vaaler S, Hallengren B, Cockram CS, Critchley JA and Melander A (2000) Pharmacodynamics and pharmacokinetics of intravenous glibenclamide in Caucasian and Chinese patients with type-2 diabetes. </w:t>
      </w:r>
      <w:r w:rsidRPr="001900FA">
        <w:rPr>
          <w:i/>
        </w:rPr>
        <w:t>Eur J Clin Pharmacol</w:t>
      </w:r>
      <w:r w:rsidRPr="001900FA">
        <w:t xml:space="preserve"> </w:t>
      </w:r>
      <w:r w:rsidRPr="001900FA">
        <w:rPr>
          <w:b/>
        </w:rPr>
        <w:t>55</w:t>
      </w:r>
      <w:r w:rsidRPr="001900FA">
        <w:t>:721-72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Kajosaari LI, Laitila J, Neuvonen PJ and Backman JT (2005a) Metabolism of repaglinide by CYP2C8 and CYP3A4 in vitro: effect of fibrates and rifampicin. </w:t>
      </w:r>
      <w:r w:rsidRPr="001900FA">
        <w:rPr>
          <w:i/>
        </w:rPr>
        <w:t>Basic Clin Pharmacol Toxicol</w:t>
      </w:r>
      <w:r w:rsidRPr="001900FA">
        <w:t xml:space="preserve"> </w:t>
      </w:r>
      <w:r w:rsidRPr="001900FA">
        <w:rPr>
          <w:b/>
        </w:rPr>
        <w:t>97</w:t>
      </w:r>
      <w:r w:rsidRPr="001900FA">
        <w:t>:249-25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Kajosaari LI, Niemi M, Neuvonen M, Laitila J, Neuvonen PJ and Backman JT (2005b) Cyclosporine markedly raises the plasma concentrations of repaglinid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8</w:t>
      </w:r>
      <w:r w:rsidRPr="001900FA">
        <w:t>:388-39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lastRenderedPageBreak/>
        <w:t xml:space="preserve">Kalliokoski A, Backman JT, Kurkinen KJ, Neuvonen PJ and Niemi M (2008) Effects of gemfibrozil and atorvastatin on the pharmacokinetics of repaglinide in relation to SLCO1B1 polymorphism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84</w:t>
      </w:r>
      <w:r w:rsidRPr="001900FA">
        <w:t>:488-49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Kantola T, Kivisto KT and Neuvonen PJ (1998) Effect of itraconazole on the pharmacokinetics of atorvastatin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4</w:t>
      </w:r>
      <w:r w:rsidRPr="001900FA">
        <w:t>:58-65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Kivisto KT, Kantola T and Neuvonen PJ (1998) Different effects of itraconazole on the pharmacokinetics of fluvastatin and lovastatin. </w:t>
      </w:r>
      <w:r w:rsidRPr="001900FA">
        <w:rPr>
          <w:i/>
        </w:rPr>
        <w:t>Br J Clin Pharmacol</w:t>
      </w:r>
      <w:r w:rsidRPr="001900FA">
        <w:t xml:space="preserve"> </w:t>
      </w:r>
      <w:r w:rsidRPr="001900FA">
        <w:rPr>
          <w:b/>
        </w:rPr>
        <w:t>46</w:t>
      </w:r>
      <w:r w:rsidRPr="001900FA">
        <w:t>:49-5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Kurokawa N, Kadobayashi M, Yamamoto K, Arakawa Y, Sawada M, Takahara S, Okuyama A and Yanaihara C (1996) In-vivo distribution and erythrocyte binding characteristics of cyclosporin in renal transplant patients. </w:t>
      </w:r>
      <w:r w:rsidRPr="001900FA">
        <w:rPr>
          <w:i/>
        </w:rPr>
        <w:t>J Pharm Pharmacol</w:t>
      </w:r>
      <w:r w:rsidRPr="001900FA">
        <w:t xml:space="preserve"> </w:t>
      </w:r>
      <w:r w:rsidRPr="001900FA">
        <w:rPr>
          <w:b/>
        </w:rPr>
        <w:t>48</w:t>
      </w:r>
      <w:r w:rsidRPr="001900FA">
        <w:t>:553-55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Kyrklund C, Backman JT, Neuvonen M and Neuvonen PJ (2003) Gemfibrozil increases plasma pravastatin concentrations and reduces pravastatin renal clearanc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3</w:t>
      </w:r>
      <w:r w:rsidRPr="001900FA">
        <w:t>:538-54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Lau YY, Huang Y, Frassetto L and Benet LZ (2007) Effect of OATP1B transporter inhibition on the pharmacokinetics of atorvastatin in healthy volunteer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81</w:t>
      </w:r>
      <w:r w:rsidRPr="001900FA">
        <w:t>:194-20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Lemahieu WP, Hermann M, Asberg A, Verbeke K, Holdaas H, Vanrenterghem Y and Maes BD (2005) Combined therapy with atorvastatin and calcineurin inhibitors: no interactions with tacrolimus. </w:t>
      </w:r>
      <w:r w:rsidRPr="001900FA">
        <w:rPr>
          <w:i/>
        </w:rPr>
        <w:t>Am J Transplant</w:t>
      </w:r>
      <w:r w:rsidRPr="001900FA">
        <w:t xml:space="preserve"> </w:t>
      </w:r>
      <w:r w:rsidRPr="001900FA">
        <w:rPr>
          <w:b/>
        </w:rPr>
        <w:t>5</w:t>
      </w:r>
      <w:r w:rsidRPr="001900FA">
        <w:t>:2236-224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Lilja JJ, Niemi M, Fredrikson H and Neuvonen PJ (2007) Effects of clarithromycin and grapefruit juice on the pharmacokinetics of glibenclamide. </w:t>
      </w:r>
      <w:r w:rsidRPr="001900FA">
        <w:rPr>
          <w:i/>
        </w:rPr>
        <w:t>Br J Clin Pharmacol</w:t>
      </w:r>
      <w:r w:rsidRPr="001900FA">
        <w:t xml:space="preserve"> </w:t>
      </w:r>
      <w:r w:rsidRPr="001900FA">
        <w:rPr>
          <w:b/>
        </w:rPr>
        <w:t>63</w:t>
      </w:r>
      <w:r w:rsidRPr="001900FA">
        <w:t>:732-74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Lindahl A, Sandstrom R, Ungell AL, Abrahamsson B, Knutson TW, Knutson L and Lennernas H (1996) Jejunal permeability and hepatic extraction of fluvastatin in human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0</w:t>
      </w:r>
      <w:r w:rsidRPr="001900FA">
        <w:t>:493-50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Maeda K, Ikeda Y, Fujita T, Yoshida K, Azuma Y, Haruyama Y, Yamane N, Kumagai Y and Sugiyama Y (2011) Identification of the rate-determining process in the hepatic clearance of atorvastatin in a clinical cassette microdosing study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90</w:t>
      </w:r>
      <w:r w:rsidRPr="001900FA">
        <w:t>:575-58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Martin PD, Warwick MJ, Dane AL, Brindley C and Short T (2003) Absolute oral bioavailability of rosuvastatin in healthy white adult male volunteers. </w:t>
      </w:r>
      <w:r w:rsidRPr="001900FA">
        <w:rPr>
          <w:i/>
        </w:rPr>
        <w:t>Clin Ther</w:t>
      </w:r>
      <w:r w:rsidRPr="001900FA">
        <w:t xml:space="preserve"> </w:t>
      </w:r>
      <w:r w:rsidRPr="001900FA">
        <w:rPr>
          <w:b/>
        </w:rPr>
        <w:t>25</w:t>
      </w:r>
      <w:r w:rsidRPr="001900FA">
        <w:t>:2553-256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Mazzu AL, Lasseter KC, Shamblen EC, Agarwal V, Lettieri J and Sundaresen P (2000) Itraconazole alters the pharmacokinetics of atorvastatin to a greater extent than either cerivastatin or pravastatin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8</w:t>
      </w:r>
      <w:r w:rsidRPr="001900FA">
        <w:t>:391-40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Muck W, Mai I, Fritsche L, Ochmann K, Rohde G, Unger S, Johne A, Bauer S, Budde K, Roots I, Neumayer HH and Kuhlmann J (1999) Increase in cerivastatin systemic exposure after single and multiple dosing in cyclosporine-treated kidney transplant recipient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5</w:t>
      </w:r>
      <w:r w:rsidRPr="001900FA">
        <w:t>:251-26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Muck W, Ritter W, Ochmann K, Unger S, Ahr G, Wingender W and Kuhlmann J (1997) Absolute and relative bioavailability of the HMG-CoA reductase inhibitor cerivastatin. </w:t>
      </w:r>
      <w:r w:rsidRPr="001900FA">
        <w:rPr>
          <w:i/>
        </w:rPr>
        <w:t>Int J Clin Pharmacol Ther</w:t>
      </w:r>
      <w:r w:rsidRPr="001900FA">
        <w:t xml:space="preserve"> </w:t>
      </w:r>
      <w:r w:rsidRPr="001900FA">
        <w:rPr>
          <w:b/>
        </w:rPr>
        <w:t>35</w:t>
      </w:r>
      <w:r w:rsidRPr="001900FA">
        <w:t>:255-26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Nakagomi-Hagihara R, Nakai D, Tokui T, Abe T and Ikeda T (2007) Gemfibrozil and its glucuronide inhibit the hepatic uptake of pravastatin mediated by OATP1B1. </w:t>
      </w:r>
      <w:r w:rsidRPr="001900FA">
        <w:rPr>
          <w:i/>
        </w:rPr>
        <w:t>Xenobiotica</w:t>
      </w:r>
      <w:r w:rsidRPr="001900FA">
        <w:t xml:space="preserve"> </w:t>
      </w:r>
      <w:r w:rsidRPr="001900FA">
        <w:rPr>
          <w:b/>
        </w:rPr>
        <w:t>37</w:t>
      </w:r>
      <w:r w:rsidRPr="001900FA">
        <w:t>:474-48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lastRenderedPageBreak/>
        <w:t xml:space="preserve">Neuvonen PJ, Kantola T and Kivisto KT (1998) Simvastatin but not pravastatin is very susceptible to interaction with the CYP3A4 inhibitor itraconazol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3</w:t>
      </w:r>
      <w:r w:rsidRPr="001900FA">
        <w:t>:332-34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Niemi M, Backman JT, Neuvonen M and Neuvonen PJ (2003) Effects of gemfibrozil, itraconazole, and their combination on the pharmacokinetics and pharmacodynamics of repaglinide: potentially hazardous interaction between gemfibrozil and repaglinide. </w:t>
      </w:r>
      <w:r w:rsidRPr="001900FA">
        <w:rPr>
          <w:i/>
        </w:rPr>
        <w:t>Diabetologia</w:t>
      </w:r>
      <w:r w:rsidRPr="001900FA">
        <w:t xml:space="preserve"> </w:t>
      </w:r>
      <w:r w:rsidRPr="001900FA">
        <w:rPr>
          <w:b/>
        </w:rPr>
        <w:t>46</w:t>
      </w:r>
      <w:r w:rsidRPr="001900FA">
        <w:t>:347-35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Niemi M, Backman JT, Neuvonen M, Neuvonen PJ and Kivisto KT (2000) Rifampin decreases the plasma concentrations and effects of repaglinid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8</w:t>
      </w:r>
      <w:r w:rsidRPr="001900FA">
        <w:t>:495-50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Niemi M, Backman JT, Neuvonen M, Neuvonen PJ and Kivisto KT (2001a) Effects of rifampin on the pharmacokinetics and pharmacodynamics of glyburide and glipizid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9</w:t>
      </w:r>
      <w:r w:rsidRPr="001900FA">
        <w:t>:400-406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Niemi M, Neuvonen PJ and Kivisto KT (2001b) The cytochrome P4503A4 inhibitor clarithromycin increases the plasma concentrations and effects of repaglinid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0</w:t>
      </w:r>
      <w:r w:rsidRPr="001900FA">
        <w:t>:58-65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Obach RS, Lombardo F and Waters NJ (2008) Trend analysis of a database of intravenous pharmacokinetic parameters in humans for 670 drug compounds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6</w:t>
      </w:r>
      <w:r w:rsidRPr="001900FA">
        <w:t>:1385-1405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Ogilvie BW, Zhang D, Li W, Rodrigues AD, Gipson AE, Holsapple J, Toren P and Parkinson A (2006) Glucuronidation converts gemfibrozil to a potent, metabolism-dependent inhibitor of CYP2C8: implications for drug-drug interactions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4</w:t>
      </w:r>
      <w:r w:rsidRPr="001900FA">
        <w:t>:191-19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Panchagnula R, Kaur KJ, Singh I and Kaul CL (2000) Bioequivalence of rifampicin when administered as a fixed-dose combined formulation of four drugs versus separate formulations. </w:t>
      </w:r>
      <w:r w:rsidRPr="001900FA">
        <w:rPr>
          <w:i/>
        </w:rPr>
        <w:t>Methods Find Exp Clin Pharmacol</w:t>
      </w:r>
      <w:r w:rsidRPr="001900FA">
        <w:t xml:space="preserve"> </w:t>
      </w:r>
      <w:r w:rsidRPr="001900FA">
        <w:rPr>
          <w:b/>
        </w:rPr>
        <w:t>22</w:t>
      </w:r>
      <w:r w:rsidRPr="001900FA">
        <w:t>:689-69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Park JW, Siekmeier R, Lattke P, Merz M, Mix C, Schuler S and Jaross W (2001) Pharmacokinetics and pharmacodynamics of fluvastatin in heart transplant recipients taking cyclosporine A. </w:t>
      </w:r>
      <w:r w:rsidRPr="001900FA">
        <w:rPr>
          <w:i/>
        </w:rPr>
        <w:t>J Cardiovasc Pharmacol Ther</w:t>
      </w:r>
      <w:r w:rsidRPr="001900FA">
        <w:t xml:space="preserve"> </w:t>
      </w:r>
      <w:r w:rsidRPr="001900FA">
        <w:rPr>
          <w:b/>
        </w:rPr>
        <w:t>6</w:t>
      </w:r>
      <w:r w:rsidRPr="001900FA">
        <w:t>:351-361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Park JW, Siekmeier R, Merz M, Krell B, Harder S, Marz W, Seidel D, Schuler S and Gross W (2002) Pharmacokinetics of pravastatin in heart-transplant patients taking cyclosporin A. </w:t>
      </w:r>
      <w:r w:rsidRPr="001900FA">
        <w:rPr>
          <w:i/>
        </w:rPr>
        <w:t>Int J Clin Pharmacol Ther</w:t>
      </w:r>
      <w:r w:rsidRPr="001900FA">
        <w:t xml:space="preserve"> </w:t>
      </w:r>
      <w:r w:rsidRPr="001900FA">
        <w:rPr>
          <w:b/>
        </w:rPr>
        <w:t>40</w:t>
      </w:r>
      <w:r w:rsidRPr="001900FA">
        <w:t>:439-45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Plum A, Muller LK and Jansen JA (2000) The effects of selected drugs on the in vitro protein binding of repaglinide in human plasma. </w:t>
      </w:r>
      <w:r w:rsidRPr="001900FA">
        <w:rPr>
          <w:i/>
        </w:rPr>
        <w:t>Methods Find Exp Clin Pharmacol</w:t>
      </w:r>
      <w:r w:rsidRPr="001900FA">
        <w:t xml:space="preserve"> </w:t>
      </w:r>
      <w:r w:rsidRPr="001900FA">
        <w:rPr>
          <w:b/>
        </w:rPr>
        <w:t>22</w:t>
      </w:r>
      <w:r w:rsidRPr="001900FA">
        <w:t>:139-14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Prueksaritanont T, Chu X, Evers R, Klopfer S, Caro L, Kothare P, Dempsey C, Rasmussen S, Houle R and Chan G (2014) Pitavastatin is a more sensitive and selective OATP1B clinical probe than rosuvastatin. </w:t>
      </w:r>
      <w:r w:rsidRPr="001900FA">
        <w:rPr>
          <w:i/>
        </w:rPr>
        <w:t>Br J Clin Pharmacol</w:t>
      </w:r>
      <w:r w:rsidRPr="001900FA">
        <w:t>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Ptachcinski RJ, Venkataramanan R, Rosenthal JT, Burckart GJ, Taylor RJ and Hakala TR (1985) Cyclosporine kinetics in renal transplantation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38</w:t>
      </w:r>
      <w:r w:rsidRPr="001900FA">
        <w:t>:296-300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Rydberg T, Jonsson A and Melander A (1995) Comparison of the kinetics of glyburide and its active metabolites in humans. </w:t>
      </w:r>
      <w:r w:rsidRPr="001900FA">
        <w:rPr>
          <w:i/>
        </w:rPr>
        <w:t>J Clin Pharm Ther</w:t>
      </w:r>
      <w:r w:rsidRPr="001900FA">
        <w:t xml:space="preserve"> </w:t>
      </w:r>
      <w:r w:rsidRPr="001900FA">
        <w:rPr>
          <w:b/>
        </w:rPr>
        <w:t>20</w:t>
      </w:r>
      <w:r w:rsidRPr="001900FA">
        <w:t>:283-295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Schneck DW, Birmingham BK, Zalikowski JA, Mitchell PD, Wang Y, Martin PD, Lasseter KC, Brown CD, Windass AS and Raza A (2004) The effect of gemfibrozil on the pharmacokinetics of rosuvastatin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5</w:t>
      </w:r>
      <w:r w:rsidRPr="001900FA">
        <w:t>:455-46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lastRenderedPageBreak/>
        <w:t xml:space="preserve">Shen H, Yang Z, Mintier G, Han YH, Chen C, Balimane P, Jemal M, Zhao W, Zhang R, Kallipatti S, Selvam S, Sukrutharaj S, Krishnamurthy P, Marathe P and Rodrigues AD (2013) Cynomolgus monkey as a potential model to assess drug interactions involving hepatic organic anion transporting polypeptides: in vitro, in vivo, and in vitro-to-in vivo extrapolation. </w:t>
      </w:r>
      <w:r w:rsidRPr="001900FA">
        <w:rPr>
          <w:i/>
        </w:rPr>
        <w:t>J Pharmacol Exp Ther</w:t>
      </w:r>
      <w:r w:rsidRPr="001900FA">
        <w:t xml:space="preserve"> </w:t>
      </w:r>
      <w:r w:rsidRPr="001900FA">
        <w:rPr>
          <w:b/>
        </w:rPr>
        <w:t>344</w:t>
      </w:r>
      <w:r w:rsidRPr="001900FA">
        <w:t>:673-685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Simonson SG, Raza A, Martin PD, Mitchell PD, Jarcho JA, Brown CD, Windass AS and Schneck DW (2004) Rosuvastatin pharmacokinetics in heart transplant recipients administered an antirejection regimen including cyclosporin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76</w:t>
      </w:r>
      <w:r w:rsidRPr="001900FA">
        <w:t>:167-17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Singhvi SM, Pan HY, Morrison RA and Willard DA (1990) Disposition of pravastatin sodium, a tissue-selective HMG-CoA reductase inhibitor, in healthy subjects. </w:t>
      </w:r>
      <w:r w:rsidRPr="001900FA">
        <w:rPr>
          <w:i/>
        </w:rPr>
        <w:t>Br J Clin Pharmacol</w:t>
      </w:r>
      <w:r w:rsidRPr="001900FA">
        <w:t xml:space="preserve"> </w:t>
      </w:r>
      <w:r w:rsidRPr="001900FA">
        <w:rPr>
          <w:b/>
        </w:rPr>
        <w:t>29</w:t>
      </w:r>
      <w:r w:rsidRPr="001900FA">
        <w:t>:239-24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Tang F, Horie K and Borchardt RT (2002) Are MDCK cells transfected with the human MRP2 gene a good model of the human intestinal mucosa? </w:t>
      </w:r>
      <w:r w:rsidRPr="001900FA">
        <w:rPr>
          <w:i/>
        </w:rPr>
        <w:t>Pharm Res</w:t>
      </w:r>
      <w:r w:rsidRPr="001900FA">
        <w:t xml:space="preserve"> </w:t>
      </w:r>
      <w:r w:rsidRPr="001900FA">
        <w:rPr>
          <w:b/>
        </w:rPr>
        <w:t>19</w:t>
      </w:r>
      <w:r w:rsidRPr="001900FA">
        <w:t>:773-77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Tse FL, Nickerson DF and Yardley WS (1993) Binding of fluvastatin to blood cells and plasma proteins. </w:t>
      </w:r>
      <w:r w:rsidRPr="001900FA">
        <w:rPr>
          <w:i/>
        </w:rPr>
        <w:t>J Pharm Sci</w:t>
      </w:r>
      <w:r w:rsidRPr="001900FA">
        <w:t xml:space="preserve"> </w:t>
      </w:r>
      <w:r w:rsidRPr="001900FA">
        <w:rPr>
          <w:b/>
        </w:rPr>
        <w:t>82</w:t>
      </w:r>
      <w:r w:rsidRPr="001900FA">
        <w:t>:942-94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USFDA (2012) Drug interaction studies - study design, data analysis, implications for dosing, and labeling recommendations. </w:t>
      </w:r>
      <w:r w:rsidRPr="001900FA">
        <w:rPr>
          <w:i/>
        </w:rPr>
        <w:t>Center for Drug Evaluation and Research (CDER)</w:t>
      </w:r>
      <w:r w:rsidRPr="001900FA">
        <w:t>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van Giersbergen PL, Treiber A, Schneiter R, Dietrich H and Dingemanse J (2007) Inhibitory and inductive effects of rifampin on the pharmacokinetics of bosentan in healthy subject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81</w:t>
      </w:r>
      <w:r w:rsidRPr="001900FA">
        <w:t>:414-41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VandenBrink BM, Foti RS, Rock DA, Wienkers LC and Wahlstrom JL (2011) Evaluation of CYP2C8 inhibition in vitro: utility of montelukast as a selective CYP2C8 probe substrate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9</w:t>
      </w:r>
      <w:r w:rsidRPr="001900FA">
        <w:t>:1546-155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Varma MV, Lai Y, Feng B, Litchfield J, Goosen TC and Bergman A (2012) Physiologically based modeling of pravastatin transporter-mediated hepatobiliary disposition and drug-drug interactions. </w:t>
      </w:r>
      <w:r w:rsidRPr="001900FA">
        <w:rPr>
          <w:i/>
        </w:rPr>
        <w:t>Pharm Res</w:t>
      </w:r>
      <w:r w:rsidRPr="001900FA">
        <w:t xml:space="preserve"> </w:t>
      </w:r>
      <w:r w:rsidRPr="001900FA">
        <w:rPr>
          <w:b/>
        </w:rPr>
        <w:t>29</w:t>
      </w:r>
      <w:r w:rsidRPr="001900FA">
        <w:t>:2860-287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Varma MV, Lai Y, Kimoto E, Goosen TC, El-Kattan AF and Kumar V (2013a) Mechanistic modeling to predict the transporter- and enzyme-mediated drug-drug interactions of repaglinide. </w:t>
      </w:r>
      <w:r w:rsidRPr="001900FA">
        <w:rPr>
          <w:i/>
        </w:rPr>
        <w:t>Pharm Res</w:t>
      </w:r>
      <w:r w:rsidRPr="001900FA">
        <w:t xml:space="preserve"> </w:t>
      </w:r>
      <w:r w:rsidRPr="001900FA">
        <w:rPr>
          <w:b/>
        </w:rPr>
        <w:t>30</w:t>
      </w:r>
      <w:r w:rsidRPr="001900FA">
        <w:t>:1188-1199.</w:t>
      </w:r>
      <w:r>
        <w:rPr>
          <w:szCs w:val="24"/>
          <w:lang w:eastAsia="ja-JP"/>
        </w:rPr>
        <w:fldChar w:fldCharType="begin"/>
      </w:r>
      <w:r>
        <w:rPr>
          <w:szCs w:val="24"/>
          <w:lang w:eastAsia="ja-JP"/>
        </w:rPr>
        <w:instrText xml:space="preserve"> ADDIN EN.REFLIST </w:instrText>
      </w:r>
      <w:r>
        <w:rPr>
          <w:szCs w:val="24"/>
          <w:lang w:eastAsia="ja-JP"/>
        </w:rPr>
        <w:fldChar w:fldCharType="separate"/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Varma MV, Lin J, Bi YA, Rotter CJ, Fahmi OA, Lam JL, El-Kattan AF, Goosen TC and Lai Y (2013b) Quantitative prediction of repaglinide-rifampicin complex drug interactions using dynamic and static mechanistic models: delineating differential CYP3A4 induction and OATP1B1 inhibition potential of rifampicin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41</w:t>
      </w:r>
      <w:r w:rsidRPr="001900FA">
        <w:t>:966-97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Varma MV, Obach RS, Rotter C, Miller HR, Chang G, Steyn SJ, El-Kattan A and Troutman MD (2010) Physicochemical space for optimum oral bioavailability: contribution of human intestinal absorption and first-pass elimination. </w:t>
      </w:r>
      <w:r w:rsidRPr="001900FA">
        <w:rPr>
          <w:i/>
        </w:rPr>
        <w:t>J Med Chem</w:t>
      </w:r>
      <w:r w:rsidRPr="001900FA">
        <w:t xml:space="preserve"> </w:t>
      </w:r>
      <w:r w:rsidRPr="001900FA">
        <w:rPr>
          <w:b/>
        </w:rPr>
        <w:t>53</w:t>
      </w:r>
      <w:r w:rsidRPr="001900FA">
        <w:t>:1098-1108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Varma MV, Scialis RJ, Lin J, Bi YA, Rotter CJ, Goosen TC and Yang X (2014) Mechanism-Based Pharmacokinetic Modeling to Evaluate Transporter-Enzyme Interplay in Drug Interactions and Pharmacogenetics of Glyburide. </w:t>
      </w:r>
      <w:r w:rsidRPr="001900FA">
        <w:rPr>
          <w:i/>
        </w:rPr>
        <w:t>AAPS J</w:t>
      </w:r>
      <w:r w:rsidRPr="001900FA">
        <w:t>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Watanabe A, Nakamura K, Okudaira N, Okazaki O and Sudo K (2007) Risk assessment for drug-drug interaction caused by metabolism-based inhibition of CYP3A using automated in vitro assay systems and its application in the early drug discovery process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5</w:t>
      </w:r>
      <w:r w:rsidRPr="001900FA">
        <w:t>:1232-1238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lastRenderedPageBreak/>
        <w:t xml:space="preserve">Watanabe T, Kusuhara H, Maeda K, Shitara Y and Sugiyama Y (2009) Physiologically based pharmacokinetic modeling to predict transporter-mediated clearance and distribution of pravastatin in humans. </w:t>
      </w:r>
      <w:r w:rsidRPr="001900FA">
        <w:rPr>
          <w:i/>
        </w:rPr>
        <w:t>J Pharmacol Exp Ther</w:t>
      </w:r>
      <w:r w:rsidRPr="001900FA">
        <w:t xml:space="preserve"> </w:t>
      </w:r>
      <w:r w:rsidRPr="001900FA">
        <w:rPr>
          <w:b/>
        </w:rPr>
        <w:t>328</w:t>
      </w:r>
      <w:r w:rsidRPr="001900FA">
        <w:t>:652-662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Weber C, Schmitt R, Birnboeck H, Hopfgartner G, Eggers H, Meyer J, van Marle S, Viischer HW and Jonkman JH (1999) Multiple-dose pharmacokinetics, safety, and tolerability of bosentan, an endothelin receptor antagonist, in healthy male volunteers. </w:t>
      </w:r>
      <w:r w:rsidRPr="001900FA">
        <w:rPr>
          <w:i/>
        </w:rPr>
        <w:t>J Clin Pharmacol</w:t>
      </w:r>
      <w:r w:rsidRPr="001900FA">
        <w:t xml:space="preserve"> </w:t>
      </w:r>
      <w:r w:rsidRPr="001900FA">
        <w:rPr>
          <w:b/>
        </w:rPr>
        <w:t>39</w:t>
      </w:r>
      <w:r w:rsidRPr="001900FA">
        <w:t>:703-71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Weber C, Schmitt R, Birnboeck H, Hopfgartner G, van Marle SP, Peeters PA, Jonkman JH and Jones CR (1996) Pharmacokinetics and pharmacodynamics of the endothelin-receptor antagonist bosentan in healthy human subject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60</w:t>
      </w:r>
      <w:r w:rsidRPr="001900FA">
        <w:t>:124-137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Xia CQ, Liu N, Miwa GT and Gan LS (2007) Interactions of cyclosporin a with breast cancer resistance protein. </w:t>
      </w:r>
      <w:r w:rsidRPr="001900FA">
        <w:rPr>
          <w:i/>
        </w:rPr>
        <w:t>Drug Metab Dispos</w:t>
      </w:r>
      <w:r w:rsidRPr="001900FA">
        <w:t xml:space="preserve"> </w:t>
      </w:r>
      <w:r w:rsidRPr="001900FA">
        <w:rPr>
          <w:b/>
        </w:rPr>
        <w:t>35</w:t>
      </w:r>
      <w:r w:rsidRPr="001900FA">
        <w:t>:576-582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Yago K, Kuroyama M, Motohashi S and Kumano K (1996) [Protein binding of clarithromycin in patients with chronic renal failure]. </w:t>
      </w:r>
      <w:r w:rsidRPr="001900FA">
        <w:rPr>
          <w:i/>
        </w:rPr>
        <w:t>Jpn J Antibiot</w:t>
      </w:r>
      <w:r w:rsidRPr="001900FA">
        <w:t xml:space="preserve"> </w:t>
      </w:r>
      <w:r w:rsidRPr="001900FA">
        <w:rPr>
          <w:b/>
        </w:rPr>
        <w:t>49</w:t>
      </w:r>
      <w:r w:rsidRPr="001900FA">
        <w:t>:256-263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Yoshida K, Maeda K and Sugiyama Y (2012) Transporter-mediated drug--drug interactions involving OATP substrates: predictions based on in vitro inhibition studies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91</w:t>
      </w:r>
      <w:r w:rsidRPr="001900FA">
        <w:t>:1053-1064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</w:pPr>
      <w:r w:rsidRPr="001900FA">
        <w:t xml:space="preserve">Zhang W, Deng S, Chen XP, Zhou G, Xie HT, He FY, Cao D, Li YJ and Zhou HH (2008) Pharmacokinetics of rosuvastatin when coadministered with rifampicin in healthy males: a randomized, single-blind, placebo-controlled, crossover study. </w:t>
      </w:r>
      <w:r w:rsidRPr="001900FA">
        <w:rPr>
          <w:i/>
        </w:rPr>
        <w:t>Clin Ther</w:t>
      </w:r>
      <w:r w:rsidRPr="001900FA">
        <w:t xml:space="preserve"> </w:t>
      </w:r>
      <w:r w:rsidRPr="001900FA">
        <w:rPr>
          <w:b/>
        </w:rPr>
        <w:t>30</w:t>
      </w:r>
      <w:r w:rsidRPr="001900FA">
        <w:t>:1283-1289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ind w:left="720" w:hanging="720"/>
      </w:pPr>
      <w:r w:rsidRPr="001900FA">
        <w:t xml:space="preserve">Zheng HX, Huang Y, Frassetto LA and Benet LZ (2009) Elucidating rifampin's inducing and inhibiting effects on glyburide pharmacokinetics and blood glucose in healthy volunteers: unmasking the differential effects of enzyme induction and transporter inhibition for a drug and its primary metabolite. </w:t>
      </w:r>
      <w:r w:rsidRPr="001900FA">
        <w:rPr>
          <w:i/>
        </w:rPr>
        <w:t>Clin Pharmacol Ther</w:t>
      </w:r>
      <w:r w:rsidRPr="001900FA">
        <w:t xml:space="preserve"> </w:t>
      </w:r>
      <w:r w:rsidRPr="001900FA">
        <w:rPr>
          <w:b/>
        </w:rPr>
        <w:t>85</w:t>
      </w:r>
      <w:r w:rsidRPr="001900FA">
        <w:t>:78-85.</w:t>
      </w:r>
    </w:p>
    <w:p w:rsidR="001900FA" w:rsidRPr="001900FA" w:rsidRDefault="001900FA" w:rsidP="001900FA">
      <w:pPr>
        <w:pStyle w:val="EndNoteBibliography"/>
        <w:framePr w:hSpace="0" w:wrap="auto" w:vAnchor="margin" w:hAnchor="text" w:yAlign="inline"/>
        <w:spacing w:after="0"/>
        <w:ind w:left="720" w:hanging="720"/>
        <w:rPr>
          <w:szCs w:val="24"/>
          <w:lang w:eastAsia="ja-JP"/>
        </w:rPr>
      </w:pPr>
      <w:r>
        <w:rPr>
          <w:szCs w:val="24"/>
          <w:lang w:eastAsia="ja-JP"/>
        </w:rPr>
        <w:fldChar w:fldCharType="end"/>
      </w:r>
    </w:p>
    <w:sectPr w:rsidR="001900FA" w:rsidRPr="001900FA" w:rsidSect="0071798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Roman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Pharmacology Experi Thera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wp2s0uwdv2mer0r5xzeppwvaf5ewtatzt&quot;&gt;T-DDI paper&lt;record-ids&gt;&lt;item&gt;1&lt;/item&gt;&lt;item&gt;4&lt;/item&gt;&lt;item&gt;5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7&lt;/item&gt;&lt;item&gt;28&lt;/item&gt;&lt;item&gt;29&lt;/item&gt;&lt;item&gt;30&lt;/item&gt;&lt;item&gt;31&lt;/item&gt;&lt;item&gt;32&lt;/item&gt;&lt;item&gt;33&lt;/item&gt;&lt;item&gt;34&lt;/item&gt;&lt;item&gt;35&lt;/item&gt;&lt;item&gt;39&lt;/item&gt;&lt;item&gt;51&lt;/item&gt;&lt;item&gt;52&lt;/item&gt;&lt;item&gt;54&lt;/item&gt;&lt;item&gt;55&lt;/item&gt;&lt;item&gt;67&lt;/item&gt;&lt;item&gt;68&lt;/item&gt;&lt;item&gt;69&lt;/item&gt;&lt;item&gt;70&lt;/item&gt;&lt;item&gt;71&lt;/item&gt;&lt;item&gt;72&lt;/item&gt;&lt;item&gt;73&lt;/item&gt;&lt;item&gt;75&lt;/item&gt;&lt;item&gt;76&lt;/item&gt;&lt;item&gt;77&lt;/item&gt;&lt;item&gt;78&lt;/item&gt;&lt;item&gt;79&lt;/item&gt;&lt;item&gt;85&lt;/item&gt;&lt;item&gt;88&lt;/item&gt;&lt;item&gt;89&lt;/item&gt;&lt;item&gt;90&lt;/item&gt;&lt;item&gt;91&lt;/item&gt;&lt;item&gt;95&lt;/item&gt;&lt;item&gt;96&lt;/item&gt;&lt;item&gt;97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9&lt;/item&gt;&lt;item&gt;120&lt;/item&gt;&lt;item&gt;121&lt;/item&gt;&lt;item&gt;122&lt;/item&gt;&lt;item&gt;123&lt;/item&gt;&lt;item&gt;124&lt;/item&gt;&lt;item&gt;125&lt;/item&gt;&lt;item&gt;137&lt;/item&gt;&lt;item&gt;145&lt;/item&gt;&lt;item&gt;348&lt;/item&gt;&lt;item&gt;349&lt;/item&gt;&lt;item&gt;354&lt;/item&gt;&lt;/record-ids&gt;&lt;/item&gt;&lt;/Libraries&gt;"/>
  </w:docVars>
  <w:rsids>
    <w:rsidRoot w:val="00717980"/>
    <w:rsid w:val="00001ED2"/>
    <w:rsid w:val="00014B34"/>
    <w:rsid w:val="0003780B"/>
    <w:rsid w:val="00082184"/>
    <w:rsid w:val="000A24E1"/>
    <w:rsid w:val="000C7039"/>
    <w:rsid w:val="000D6429"/>
    <w:rsid w:val="001108AA"/>
    <w:rsid w:val="001246BE"/>
    <w:rsid w:val="001266FF"/>
    <w:rsid w:val="00157FDE"/>
    <w:rsid w:val="00160AA7"/>
    <w:rsid w:val="001900FA"/>
    <w:rsid w:val="00192A3C"/>
    <w:rsid w:val="001C3C58"/>
    <w:rsid w:val="001C71C8"/>
    <w:rsid w:val="001D2668"/>
    <w:rsid w:val="001D584F"/>
    <w:rsid w:val="001D6A84"/>
    <w:rsid w:val="001F15B8"/>
    <w:rsid w:val="00222ABB"/>
    <w:rsid w:val="00226699"/>
    <w:rsid w:val="002720D5"/>
    <w:rsid w:val="00281075"/>
    <w:rsid w:val="0028613C"/>
    <w:rsid w:val="002C67F4"/>
    <w:rsid w:val="002D406F"/>
    <w:rsid w:val="002E0D80"/>
    <w:rsid w:val="002E46E7"/>
    <w:rsid w:val="002F30D5"/>
    <w:rsid w:val="00301536"/>
    <w:rsid w:val="00344729"/>
    <w:rsid w:val="0036393C"/>
    <w:rsid w:val="00365B28"/>
    <w:rsid w:val="003C141E"/>
    <w:rsid w:val="003C6D37"/>
    <w:rsid w:val="003D1107"/>
    <w:rsid w:val="003E05CF"/>
    <w:rsid w:val="003E4986"/>
    <w:rsid w:val="00457F12"/>
    <w:rsid w:val="004918AE"/>
    <w:rsid w:val="004C6002"/>
    <w:rsid w:val="004F06B6"/>
    <w:rsid w:val="004F3CE7"/>
    <w:rsid w:val="004F4928"/>
    <w:rsid w:val="00501776"/>
    <w:rsid w:val="00531E39"/>
    <w:rsid w:val="005964B0"/>
    <w:rsid w:val="005B6A07"/>
    <w:rsid w:val="006004D0"/>
    <w:rsid w:val="00604B70"/>
    <w:rsid w:val="006673C9"/>
    <w:rsid w:val="0067221F"/>
    <w:rsid w:val="006C14C3"/>
    <w:rsid w:val="006D4CDD"/>
    <w:rsid w:val="006D6A32"/>
    <w:rsid w:val="006F08EC"/>
    <w:rsid w:val="007015B6"/>
    <w:rsid w:val="00717980"/>
    <w:rsid w:val="007507A4"/>
    <w:rsid w:val="007841C0"/>
    <w:rsid w:val="0079780F"/>
    <w:rsid w:val="007B3DB5"/>
    <w:rsid w:val="007D5726"/>
    <w:rsid w:val="00806CB7"/>
    <w:rsid w:val="00815A9D"/>
    <w:rsid w:val="00841C3B"/>
    <w:rsid w:val="008502F0"/>
    <w:rsid w:val="0087050B"/>
    <w:rsid w:val="008947CF"/>
    <w:rsid w:val="008A31CC"/>
    <w:rsid w:val="008B3997"/>
    <w:rsid w:val="008D1576"/>
    <w:rsid w:val="008D1642"/>
    <w:rsid w:val="00900903"/>
    <w:rsid w:val="009103C0"/>
    <w:rsid w:val="00961FE1"/>
    <w:rsid w:val="00962D5B"/>
    <w:rsid w:val="0097083C"/>
    <w:rsid w:val="00971AD6"/>
    <w:rsid w:val="00985442"/>
    <w:rsid w:val="009864EA"/>
    <w:rsid w:val="00987855"/>
    <w:rsid w:val="00990249"/>
    <w:rsid w:val="009A428C"/>
    <w:rsid w:val="009F2440"/>
    <w:rsid w:val="009F4B32"/>
    <w:rsid w:val="009F72E8"/>
    <w:rsid w:val="00A016D2"/>
    <w:rsid w:val="00A11075"/>
    <w:rsid w:val="00A30364"/>
    <w:rsid w:val="00A37E83"/>
    <w:rsid w:val="00A451A1"/>
    <w:rsid w:val="00A70716"/>
    <w:rsid w:val="00A71208"/>
    <w:rsid w:val="00A827F6"/>
    <w:rsid w:val="00A83C61"/>
    <w:rsid w:val="00AA4F99"/>
    <w:rsid w:val="00AC56B8"/>
    <w:rsid w:val="00AC6852"/>
    <w:rsid w:val="00B23F74"/>
    <w:rsid w:val="00B4268F"/>
    <w:rsid w:val="00B51057"/>
    <w:rsid w:val="00B549A6"/>
    <w:rsid w:val="00B736C0"/>
    <w:rsid w:val="00B879ED"/>
    <w:rsid w:val="00B915B1"/>
    <w:rsid w:val="00BB0802"/>
    <w:rsid w:val="00BB121E"/>
    <w:rsid w:val="00BC00FF"/>
    <w:rsid w:val="00C51800"/>
    <w:rsid w:val="00CB40B8"/>
    <w:rsid w:val="00CD2939"/>
    <w:rsid w:val="00CE51FA"/>
    <w:rsid w:val="00CF7D41"/>
    <w:rsid w:val="00D12073"/>
    <w:rsid w:val="00D40908"/>
    <w:rsid w:val="00D567ED"/>
    <w:rsid w:val="00D71478"/>
    <w:rsid w:val="00D7305E"/>
    <w:rsid w:val="00D81464"/>
    <w:rsid w:val="00D92CCE"/>
    <w:rsid w:val="00DD7878"/>
    <w:rsid w:val="00DE4A98"/>
    <w:rsid w:val="00DE58DB"/>
    <w:rsid w:val="00DF07C4"/>
    <w:rsid w:val="00E639D4"/>
    <w:rsid w:val="00E76854"/>
    <w:rsid w:val="00ED2FBB"/>
    <w:rsid w:val="00F162A5"/>
    <w:rsid w:val="00F53570"/>
    <w:rsid w:val="00F65FCC"/>
    <w:rsid w:val="00F75E45"/>
    <w:rsid w:val="00F96F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7980"/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004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04D0"/>
    <w:rPr>
      <w:rFonts w:ascii="Tahoma" w:eastAsia="Calibri" w:hAnsi="Tahoma" w:cs="Tahoma"/>
      <w:sz w:val="16"/>
      <w:szCs w:val="16"/>
      <w:lang w:val="en-GB"/>
    </w:rPr>
  </w:style>
  <w:style w:type="character" w:styleId="Hyperlink">
    <w:name w:val="Hyperlink"/>
    <w:basedOn w:val="DefaultParagraphFont"/>
    <w:uiPriority w:val="99"/>
    <w:unhideWhenUsed/>
    <w:rsid w:val="004F492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4F06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uthlist">
    <w:name w:val="auth_list"/>
    <w:basedOn w:val="Normal"/>
    <w:rsid w:val="004F3CE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900FA"/>
    <w:pPr>
      <w:framePr w:hSpace="180" w:wrap="around" w:vAnchor="text" w:hAnchor="margin" w:y="64"/>
      <w:spacing w:after="0"/>
      <w:jc w:val="center"/>
    </w:pPr>
    <w:rPr>
      <w:rFonts w:ascii="Times New Roman" w:hAnsi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00FA"/>
    <w:rPr>
      <w:rFonts w:ascii="Times New Roman" w:eastAsia="Calibri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900FA"/>
    <w:pPr>
      <w:framePr w:hSpace="180" w:wrap="around" w:vAnchor="text" w:hAnchor="margin" w:y="64"/>
      <w:spacing w:line="240" w:lineRule="auto"/>
    </w:pPr>
    <w:rPr>
      <w:rFonts w:ascii="Times New Roman" w:hAnsi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00FA"/>
    <w:rPr>
      <w:rFonts w:ascii="Times New Roman" w:eastAsia="Calibri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7980"/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004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04D0"/>
    <w:rPr>
      <w:rFonts w:ascii="Tahoma" w:eastAsia="Calibri" w:hAnsi="Tahoma" w:cs="Tahoma"/>
      <w:sz w:val="16"/>
      <w:szCs w:val="16"/>
      <w:lang w:val="en-GB"/>
    </w:rPr>
  </w:style>
  <w:style w:type="character" w:styleId="Hyperlink">
    <w:name w:val="Hyperlink"/>
    <w:basedOn w:val="DefaultParagraphFont"/>
    <w:uiPriority w:val="99"/>
    <w:unhideWhenUsed/>
    <w:rsid w:val="004F492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4F06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uthlist">
    <w:name w:val="auth_list"/>
    <w:basedOn w:val="Normal"/>
    <w:rsid w:val="004F3CE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900FA"/>
    <w:pPr>
      <w:framePr w:hSpace="180" w:wrap="around" w:vAnchor="text" w:hAnchor="margin" w:y="64"/>
      <w:spacing w:after="0"/>
      <w:jc w:val="center"/>
    </w:pPr>
    <w:rPr>
      <w:rFonts w:ascii="Times New Roman" w:hAnsi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00FA"/>
    <w:rPr>
      <w:rFonts w:ascii="Times New Roman" w:eastAsia="Calibri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900FA"/>
    <w:pPr>
      <w:framePr w:hSpace="180" w:wrap="around" w:vAnchor="text" w:hAnchor="margin" w:y="64"/>
      <w:spacing w:line="240" w:lineRule="auto"/>
    </w:pPr>
    <w:rPr>
      <w:rFonts w:ascii="Times New Roman" w:hAnsi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00FA"/>
    <w:rPr>
      <w:rFonts w:ascii="Times New Roman" w:eastAsia="Calibri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67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6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2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1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5.wmf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image" Target="media/image1.png"/><Relationship Id="rId12" Type="http://schemas.openxmlformats.org/officeDocument/2006/relationships/oleObject" Target="embeddings/oleObject2.bin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1" Type="http://schemas.openxmlformats.org/officeDocument/2006/relationships/customXml" Target="../customXml/item1.xml"/><Relationship Id="rId6" Type="http://schemas.openxmlformats.org/officeDocument/2006/relationships/hyperlink" Target="mailto:manthena.v.varma@pfizer.com" TargetMode="External"/><Relationship Id="rId11" Type="http://schemas.openxmlformats.org/officeDocument/2006/relationships/image" Target="media/image4.wmf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E28CB28-CB3D-48AC-B279-263C3E1378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6</Pages>
  <Words>6215</Words>
  <Characters>35431</Characters>
  <Application>Microsoft Office Word</Application>
  <DocSecurity>4</DocSecurity>
  <Lines>295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fizer Inc</Company>
  <LinksUpToDate>false</LinksUpToDate>
  <CharactersWithSpaces>415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thena Varma</dc:creator>
  <cp:lastModifiedBy>Cassandra Wood</cp:lastModifiedBy>
  <cp:revision>2</cp:revision>
  <cp:lastPrinted>2014-08-05T17:59:00Z</cp:lastPrinted>
  <dcterms:created xsi:type="dcterms:W3CDTF">2014-08-05T18:02:00Z</dcterms:created>
  <dcterms:modified xsi:type="dcterms:W3CDTF">2014-08-05T18:02:00Z</dcterms:modified>
</cp:coreProperties>
</file>